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B6F053" w14:textId="77777777" w:rsidR="0023512B" w:rsidRPr="00716DA1" w:rsidRDefault="007D08C7" w:rsidP="00716DA1">
      <w:pPr>
        <w:spacing w:line="240" w:lineRule="auto"/>
        <w:jc w:val="center"/>
        <w:rPr>
          <w:rFonts w:ascii="Calisto MT" w:hAnsi="Calisto MT" w:cstheme="majorBidi"/>
          <w:b/>
          <w:bCs/>
          <w:sz w:val="28"/>
          <w:szCs w:val="28"/>
        </w:rPr>
      </w:pPr>
      <w:proofErr w:type="gramStart"/>
      <w:r w:rsidRPr="00716DA1">
        <w:rPr>
          <w:rFonts w:ascii="Calisto MT" w:hAnsi="Calisto MT" w:cstheme="majorBidi"/>
          <w:b/>
          <w:bCs/>
          <w:sz w:val="28"/>
          <w:szCs w:val="28"/>
        </w:rPr>
        <w:t>INOVASI  DAN</w:t>
      </w:r>
      <w:proofErr w:type="gramEnd"/>
      <w:r w:rsidRPr="00716DA1">
        <w:rPr>
          <w:rFonts w:ascii="Calisto MT" w:hAnsi="Calisto MT" w:cstheme="majorBidi"/>
          <w:b/>
          <w:bCs/>
          <w:sz w:val="28"/>
          <w:szCs w:val="28"/>
        </w:rPr>
        <w:t xml:space="preserve"> POTENSI PENGELOLAAN BUMDES DI ERA PANDEMI COVID-19 DI INDONESIA</w:t>
      </w:r>
    </w:p>
    <w:p w14:paraId="4E2E7D70" w14:textId="551D527F" w:rsidR="00007EC7" w:rsidRDefault="00305D2D" w:rsidP="000E332D">
      <w:pPr>
        <w:spacing w:after="0" w:line="240" w:lineRule="auto"/>
        <w:jc w:val="center"/>
        <w:rPr>
          <w:rFonts w:ascii="Calisto MT" w:hAnsi="Calisto MT" w:cstheme="majorBidi"/>
          <w:vertAlign w:val="superscript"/>
        </w:rPr>
      </w:pPr>
      <w:r w:rsidRPr="00716DA1">
        <w:rPr>
          <w:rFonts w:ascii="Calisto MT" w:hAnsi="Calisto MT" w:cstheme="majorBidi"/>
        </w:rPr>
        <w:t>Siti Qoyyum Mushowwiroh</w:t>
      </w:r>
      <w:r w:rsidRPr="00716DA1">
        <w:rPr>
          <w:rFonts w:ascii="Calisto MT" w:hAnsi="Calisto MT" w:cstheme="majorBidi"/>
          <w:vertAlign w:val="superscript"/>
        </w:rPr>
        <w:t>1</w:t>
      </w:r>
      <w:r w:rsidR="00007EC7" w:rsidRPr="00716DA1">
        <w:rPr>
          <w:rFonts w:ascii="Calisto MT" w:hAnsi="Calisto MT" w:cstheme="majorBidi"/>
        </w:rPr>
        <w:t>,</w:t>
      </w:r>
      <w:r w:rsidR="0035656F" w:rsidRPr="00716DA1">
        <w:rPr>
          <w:rFonts w:ascii="Calisto MT" w:hAnsi="Calisto MT" w:cstheme="majorBidi"/>
        </w:rPr>
        <w:t xml:space="preserve"> </w:t>
      </w:r>
      <w:r w:rsidR="00007EC7" w:rsidRPr="00716DA1">
        <w:rPr>
          <w:rFonts w:ascii="Calisto MT" w:hAnsi="Calisto MT" w:cstheme="majorBidi"/>
        </w:rPr>
        <w:t>Toddy Aditya</w:t>
      </w:r>
      <w:r w:rsidR="00007EC7" w:rsidRPr="00716DA1">
        <w:rPr>
          <w:rFonts w:ascii="Calisto MT" w:hAnsi="Calisto MT" w:cstheme="majorBidi"/>
          <w:vertAlign w:val="superscript"/>
        </w:rPr>
        <w:t>2</w:t>
      </w:r>
      <w:r w:rsidR="003A1DC4" w:rsidRPr="00716DA1">
        <w:rPr>
          <w:rFonts w:ascii="Calisto MT" w:hAnsi="Calisto MT" w:cstheme="majorBidi"/>
        </w:rPr>
        <w:t>, Nurhakim</w:t>
      </w:r>
      <w:r w:rsidR="003A1DC4" w:rsidRPr="00716DA1">
        <w:rPr>
          <w:rFonts w:ascii="Calisto MT" w:hAnsi="Calisto MT" w:cstheme="majorBidi"/>
          <w:vertAlign w:val="superscript"/>
        </w:rPr>
        <w:t>3</w:t>
      </w:r>
      <w:r w:rsidR="003A1DC4" w:rsidRPr="00716DA1">
        <w:rPr>
          <w:rFonts w:ascii="Calisto MT" w:hAnsi="Calisto MT" w:cstheme="majorBidi"/>
        </w:rPr>
        <w:t>, Adie Dwiyanto Nurlukman</w:t>
      </w:r>
      <w:r w:rsidR="003A1DC4" w:rsidRPr="00716DA1">
        <w:rPr>
          <w:rFonts w:ascii="Calisto MT" w:hAnsi="Calisto MT" w:cstheme="majorBidi"/>
          <w:vertAlign w:val="superscript"/>
        </w:rPr>
        <w:t>4</w:t>
      </w:r>
      <w:r w:rsidR="003A1DC4" w:rsidRPr="00716DA1">
        <w:rPr>
          <w:rFonts w:ascii="Calisto MT" w:hAnsi="Calisto MT" w:cstheme="majorBidi"/>
        </w:rPr>
        <w:t>, Aries D</w:t>
      </w:r>
      <w:r w:rsidR="002471C5" w:rsidRPr="00716DA1">
        <w:rPr>
          <w:rFonts w:ascii="Calisto MT" w:hAnsi="Calisto MT" w:cstheme="majorBidi"/>
        </w:rPr>
        <w:t>a</w:t>
      </w:r>
      <w:r w:rsidR="003A1DC4" w:rsidRPr="00716DA1">
        <w:rPr>
          <w:rFonts w:ascii="Calisto MT" w:hAnsi="Calisto MT" w:cstheme="majorBidi"/>
        </w:rPr>
        <w:t>rmawan</w:t>
      </w:r>
      <w:r w:rsidR="003A1DC4" w:rsidRPr="00716DA1">
        <w:rPr>
          <w:rFonts w:ascii="Calisto MT" w:hAnsi="Calisto MT" w:cstheme="majorBidi"/>
          <w:vertAlign w:val="superscript"/>
        </w:rPr>
        <w:t>5</w:t>
      </w:r>
      <w:r w:rsidR="00EB28FC" w:rsidRPr="00716DA1">
        <w:rPr>
          <w:rFonts w:ascii="Calisto MT" w:hAnsi="Calisto MT" w:cstheme="majorBidi"/>
        </w:rPr>
        <w:t>, A</w:t>
      </w:r>
      <w:r w:rsidR="000E332D">
        <w:rPr>
          <w:rFonts w:ascii="Calisto MT" w:hAnsi="Calisto MT" w:cstheme="majorBidi"/>
        </w:rPr>
        <w:t>bdul</w:t>
      </w:r>
      <w:r w:rsidR="00EB28FC" w:rsidRPr="00716DA1">
        <w:rPr>
          <w:rFonts w:ascii="Calisto MT" w:hAnsi="Calisto MT" w:cstheme="majorBidi"/>
        </w:rPr>
        <w:t xml:space="preserve"> </w:t>
      </w:r>
      <w:r w:rsidR="000E332D">
        <w:rPr>
          <w:rFonts w:ascii="Calisto MT" w:hAnsi="Calisto MT" w:cstheme="majorBidi"/>
        </w:rPr>
        <w:t>Basit</w:t>
      </w:r>
      <w:r w:rsidR="000E332D">
        <w:rPr>
          <w:rFonts w:ascii="Calisto MT" w:hAnsi="Calisto MT" w:cstheme="majorBidi"/>
          <w:vertAlign w:val="superscript"/>
        </w:rPr>
        <w:t>6</w:t>
      </w:r>
    </w:p>
    <w:p w14:paraId="688F10FE" w14:textId="77777777" w:rsidR="00716DA1" w:rsidRDefault="00716DA1" w:rsidP="00716DA1">
      <w:pPr>
        <w:spacing w:after="0" w:line="240" w:lineRule="auto"/>
        <w:jc w:val="center"/>
        <w:rPr>
          <w:rFonts w:ascii="Calisto MT" w:hAnsi="Calisto MT" w:cstheme="majorBidi"/>
          <w:sz w:val="18"/>
          <w:szCs w:val="18"/>
        </w:rPr>
      </w:pPr>
    </w:p>
    <w:p w14:paraId="538BE246" w14:textId="6DE4F8B8" w:rsidR="00716DA1" w:rsidRPr="00716DA1" w:rsidRDefault="00716DA1" w:rsidP="00716DA1">
      <w:pPr>
        <w:spacing w:after="0" w:line="240" w:lineRule="auto"/>
        <w:jc w:val="center"/>
        <w:rPr>
          <w:rFonts w:ascii="Calisto MT" w:hAnsi="Calisto MT" w:cstheme="majorBidi"/>
          <w:sz w:val="18"/>
          <w:szCs w:val="18"/>
        </w:rPr>
      </w:pPr>
      <w:r>
        <w:rPr>
          <w:rFonts w:ascii="Calisto MT" w:hAnsi="Calisto MT" w:cstheme="majorBidi"/>
          <w:sz w:val="18"/>
          <w:szCs w:val="18"/>
        </w:rPr>
        <w:t>1,2,3,4,5</w:t>
      </w:r>
      <w:r w:rsidR="000E332D">
        <w:rPr>
          <w:rFonts w:ascii="Calisto MT" w:hAnsi="Calisto MT" w:cstheme="majorBidi"/>
          <w:sz w:val="18"/>
          <w:szCs w:val="18"/>
        </w:rPr>
        <w:t>, 6</w:t>
      </w:r>
      <w:r>
        <w:rPr>
          <w:rFonts w:ascii="Calisto MT" w:hAnsi="Calisto MT" w:cstheme="majorBidi"/>
          <w:sz w:val="18"/>
          <w:szCs w:val="18"/>
        </w:rPr>
        <w:t xml:space="preserve"> Program Studi Ilmu Pemerintahan Fakultas Ilmu Sosial dan Ilmu Politik Universitas Muhammadiyah Tangerang</w:t>
      </w:r>
    </w:p>
    <w:p w14:paraId="387476E4" w14:textId="77777777" w:rsidR="00716DA1" w:rsidRPr="00716DA1" w:rsidRDefault="00716DA1" w:rsidP="00716DA1">
      <w:pPr>
        <w:spacing w:after="0" w:line="360" w:lineRule="auto"/>
        <w:jc w:val="center"/>
        <w:rPr>
          <w:rFonts w:ascii="Calisto MT" w:hAnsi="Calisto MT" w:cstheme="majorBidi"/>
          <w:sz w:val="18"/>
          <w:szCs w:val="18"/>
          <w:vertAlign w:val="superscript"/>
        </w:rPr>
      </w:pPr>
    </w:p>
    <w:p w14:paraId="6701CC09" w14:textId="20551B78" w:rsidR="007D08C7" w:rsidRPr="00716DA1" w:rsidRDefault="00305D2D" w:rsidP="00FF1B01">
      <w:pPr>
        <w:spacing w:line="240" w:lineRule="auto"/>
        <w:jc w:val="center"/>
        <w:rPr>
          <w:rFonts w:ascii="Calisto MT" w:hAnsi="Calisto MT" w:cstheme="majorBidi"/>
          <w:sz w:val="18"/>
          <w:szCs w:val="18"/>
        </w:rPr>
      </w:pPr>
      <w:r w:rsidRPr="00716DA1">
        <w:rPr>
          <w:rFonts w:ascii="Calisto MT" w:hAnsi="Calisto MT" w:cstheme="majorBidi"/>
          <w:sz w:val="18"/>
          <w:szCs w:val="18"/>
        </w:rPr>
        <w:t xml:space="preserve">e-mail: </w:t>
      </w:r>
      <w:hyperlink r:id="rId9" w:history="1">
        <w:r w:rsidR="00716DA1" w:rsidRPr="00716DA1">
          <w:rPr>
            <w:rStyle w:val="Hyperlink"/>
            <w:rFonts w:ascii="Calisto MT" w:hAnsi="Calisto MT" w:cstheme="majorBidi"/>
            <w:sz w:val="18"/>
            <w:szCs w:val="18"/>
          </w:rPr>
          <w:t>sitiqoyum8@gmail.com</w:t>
        </w:r>
      </w:hyperlink>
      <w:r w:rsidR="00716DA1" w:rsidRPr="00716DA1">
        <w:rPr>
          <w:rFonts w:ascii="Calisto MT" w:hAnsi="Calisto MT" w:cstheme="majorBidi"/>
          <w:sz w:val="18"/>
          <w:szCs w:val="18"/>
        </w:rPr>
        <w:t xml:space="preserve">, </w:t>
      </w:r>
      <w:hyperlink r:id="rId10" w:history="1">
        <w:r w:rsidR="000C1757">
          <w:rPr>
            <w:rStyle w:val="Hyperlink"/>
            <w:rFonts w:ascii="Calisto MT" w:hAnsi="Calisto MT"/>
            <w:sz w:val="18"/>
            <w:szCs w:val="18"/>
            <w:shd w:val="clear" w:color="auto" w:fill="FFFFFF"/>
          </w:rPr>
          <w:t>toddy.aditya08</w:t>
        </w:r>
        <w:r w:rsidR="00716DA1" w:rsidRPr="00716DA1">
          <w:rPr>
            <w:rStyle w:val="Hyperlink"/>
            <w:rFonts w:ascii="Calisto MT" w:hAnsi="Calisto MT"/>
            <w:sz w:val="18"/>
            <w:szCs w:val="18"/>
            <w:shd w:val="clear" w:color="auto" w:fill="FFFFFF"/>
          </w:rPr>
          <w:t>@gmail.com</w:t>
        </w:r>
      </w:hyperlink>
      <w:r w:rsidR="00716DA1" w:rsidRPr="00716DA1">
        <w:rPr>
          <w:rFonts w:ascii="Calisto MT" w:hAnsi="Calisto MT"/>
          <w:sz w:val="18"/>
          <w:szCs w:val="18"/>
          <w:shd w:val="clear" w:color="auto" w:fill="FFFFFF"/>
        </w:rPr>
        <w:t xml:space="preserve">, </w:t>
      </w:r>
      <w:hyperlink r:id="rId11" w:history="1">
        <w:r w:rsidR="00716DA1" w:rsidRPr="00716DA1">
          <w:rPr>
            <w:rStyle w:val="Hyperlink"/>
            <w:rFonts w:ascii="Calisto MT" w:hAnsi="Calisto MT"/>
            <w:sz w:val="18"/>
            <w:szCs w:val="18"/>
            <w:shd w:val="clear" w:color="auto" w:fill="FFFFFF"/>
          </w:rPr>
          <w:t>nurhakimmsi@gmail.com</w:t>
        </w:r>
      </w:hyperlink>
      <w:r w:rsidR="00716DA1" w:rsidRPr="00716DA1">
        <w:rPr>
          <w:rFonts w:ascii="Calisto MT" w:hAnsi="Calisto MT"/>
          <w:sz w:val="18"/>
          <w:szCs w:val="18"/>
          <w:shd w:val="clear" w:color="auto" w:fill="FFFFFF"/>
        </w:rPr>
        <w:t xml:space="preserve">, </w:t>
      </w:r>
      <w:hyperlink r:id="rId12" w:history="1">
        <w:r w:rsidR="00716DA1" w:rsidRPr="00716DA1">
          <w:rPr>
            <w:rStyle w:val="Hyperlink"/>
            <w:rFonts w:ascii="Calisto MT" w:hAnsi="Calisto MT"/>
            <w:sz w:val="18"/>
            <w:szCs w:val="18"/>
            <w:shd w:val="clear" w:color="auto" w:fill="FFFFFF"/>
          </w:rPr>
          <w:t>adiedwiyanto@gmail.com</w:t>
        </w:r>
      </w:hyperlink>
      <w:r w:rsidR="00716DA1" w:rsidRPr="00716DA1">
        <w:rPr>
          <w:rFonts w:ascii="Calisto MT" w:hAnsi="Calisto MT"/>
          <w:sz w:val="18"/>
          <w:szCs w:val="18"/>
          <w:shd w:val="clear" w:color="auto" w:fill="FFFFFF"/>
        </w:rPr>
        <w:t xml:space="preserve">, </w:t>
      </w:r>
      <w:hyperlink r:id="rId13" w:history="1">
        <w:r w:rsidR="00716DA1" w:rsidRPr="00716DA1">
          <w:rPr>
            <w:rStyle w:val="Hyperlink"/>
            <w:rFonts w:ascii="Calisto MT" w:hAnsi="Calisto MT"/>
            <w:sz w:val="18"/>
            <w:szCs w:val="18"/>
            <w:shd w:val="clear" w:color="auto" w:fill="FFFFFF"/>
          </w:rPr>
          <w:t>ariesdarmawan695@gmail.com</w:t>
        </w:r>
      </w:hyperlink>
      <w:r w:rsidR="000E332D">
        <w:rPr>
          <w:rFonts w:ascii="Calisto MT" w:hAnsi="Calisto MT"/>
          <w:sz w:val="18"/>
          <w:szCs w:val="18"/>
          <w:shd w:val="clear" w:color="auto" w:fill="FFFFFF"/>
        </w:rPr>
        <w:t xml:space="preserve">, </w:t>
      </w:r>
      <w:hyperlink r:id="rId14" w:history="1">
        <w:r w:rsidR="000E332D" w:rsidRPr="002C1D14">
          <w:rPr>
            <w:rStyle w:val="Hyperlink"/>
            <w:rFonts w:ascii="Calisto MT" w:hAnsi="Calisto MT"/>
            <w:sz w:val="18"/>
            <w:szCs w:val="18"/>
            <w:shd w:val="clear" w:color="auto" w:fill="FFFFFF"/>
          </w:rPr>
          <w:t>basit.umt@gmail.com</w:t>
        </w:r>
      </w:hyperlink>
      <w:r w:rsidR="000E332D">
        <w:rPr>
          <w:rFonts w:ascii="Calisto MT" w:hAnsi="Calisto MT"/>
          <w:sz w:val="18"/>
          <w:szCs w:val="18"/>
          <w:shd w:val="clear" w:color="auto" w:fill="FFFFFF"/>
        </w:rPr>
        <w:t xml:space="preserve"> </w:t>
      </w:r>
      <w:bookmarkStart w:id="0" w:name="_GoBack"/>
      <w:bookmarkEnd w:id="0"/>
    </w:p>
    <w:p w14:paraId="4AFD72D9" w14:textId="77777777" w:rsidR="0023512B" w:rsidRPr="00716DA1" w:rsidRDefault="0023512B">
      <w:pPr>
        <w:spacing w:after="0" w:line="240" w:lineRule="auto"/>
        <w:ind w:firstLine="720"/>
        <w:jc w:val="both"/>
        <w:rPr>
          <w:rFonts w:ascii="Calisto MT" w:hAnsi="Calisto MT" w:cstheme="majorBidi"/>
          <w:sz w:val="24"/>
          <w:szCs w:val="24"/>
        </w:rPr>
      </w:pPr>
    </w:p>
    <w:p w14:paraId="782BD927" w14:textId="77777777" w:rsidR="0023512B" w:rsidRPr="00716DA1" w:rsidRDefault="00B05C33" w:rsidP="00B05C33">
      <w:pPr>
        <w:spacing w:after="0" w:line="240" w:lineRule="auto"/>
        <w:jc w:val="center"/>
        <w:rPr>
          <w:rFonts w:ascii="Calisto MT" w:hAnsi="Calisto MT" w:cstheme="majorBidi"/>
          <w:b/>
          <w:bCs/>
          <w:sz w:val="24"/>
          <w:szCs w:val="24"/>
        </w:rPr>
      </w:pPr>
      <w:r w:rsidRPr="00716DA1">
        <w:rPr>
          <w:rFonts w:ascii="Calisto MT" w:hAnsi="Calisto MT" w:cstheme="majorBidi"/>
          <w:b/>
          <w:bCs/>
          <w:sz w:val="24"/>
          <w:szCs w:val="24"/>
        </w:rPr>
        <w:t>ABSTRAK</w:t>
      </w:r>
    </w:p>
    <w:p w14:paraId="4536A3B4" w14:textId="77777777" w:rsidR="00B05C33" w:rsidRPr="00716DA1" w:rsidRDefault="00B05C33" w:rsidP="00B05C33">
      <w:pPr>
        <w:spacing w:after="0" w:line="240" w:lineRule="auto"/>
        <w:jc w:val="center"/>
        <w:rPr>
          <w:rFonts w:ascii="Calisto MT" w:hAnsi="Calisto MT" w:cstheme="majorBidi"/>
          <w:b/>
          <w:bCs/>
          <w:sz w:val="24"/>
          <w:szCs w:val="24"/>
        </w:rPr>
      </w:pPr>
    </w:p>
    <w:p w14:paraId="5C331804" w14:textId="77777777" w:rsidR="0023512B" w:rsidRPr="00716DA1" w:rsidRDefault="007D08C7">
      <w:pPr>
        <w:spacing w:after="0" w:line="240" w:lineRule="auto"/>
        <w:jc w:val="both"/>
        <w:rPr>
          <w:rFonts w:ascii="Calisto MT" w:hAnsi="Calisto MT" w:cs="Times New Roman"/>
        </w:rPr>
      </w:pPr>
      <w:r w:rsidRPr="00716DA1">
        <w:rPr>
          <w:rFonts w:ascii="Calisto MT" w:hAnsi="Calisto MT" w:cs="Times New Roman"/>
        </w:rPr>
        <w:t>Pengelolaan bumdes di Indonesia di era pandemi covid-19 mengalami penurunan ekonomi dari berbagai sektor seperti UMKM, Pariwisata dan lain-lain. Maka hal tersebut perlu adanya inovasi dan potensi dari desa sebagai bentuk dari pemulihan ekonomi dan meningkat kebutuhan ekonomi di perdesaan. Dengan ini penulis menggunakan metode penelitian kualitatif dengan aplikasi Nvivo 12 Plus dengan menggunakan analisis deskriptif menggunakan fitur Crosstab Analysis, Cluster Analysis, Concept Map Dan Project Map Analysis, Dan Discourse Analysis. Ada 3 proses tahapan, pertama Ncapture website dan article, tahap kedua menganalisis dengan Nvivo 12 plus untuk memaknai text dan konten yang memiliki kesamaan makna, kata-kata serta konteks yang membuat saling berkaitan antara website dan article; tahap ketiga discourse analysis yaitu analisis dan pemaknaan content website dan article yang relevan. Kesimpulan dari penelitian ini dengan adanya inovasi dan potensi bumdes di Indonesia akan meningkatkan perekonomian masyarakat desa di masa pandemi covid-19.</w:t>
      </w:r>
    </w:p>
    <w:p w14:paraId="2F2D3350" w14:textId="77777777" w:rsidR="0023512B" w:rsidRPr="00716DA1" w:rsidRDefault="0023512B">
      <w:pPr>
        <w:spacing w:after="0" w:line="240" w:lineRule="auto"/>
        <w:jc w:val="both"/>
        <w:rPr>
          <w:rFonts w:ascii="Calisto MT" w:hAnsi="Calisto MT" w:cs="Times New Roman"/>
        </w:rPr>
      </w:pPr>
    </w:p>
    <w:p w14:paraId="74164014" w14:textId="77777777" w:rsidR="0023512B" w:rsidRPr="00716DA1" w:rsidRDefault="007D08C7">
      <w:pPr>
        <w:spacing w:after="0" w:line="240" w:lineRule="auto"/>
        <w:jc w:val="both"/>
        <w:rPr>
          <w:rFonts w:ascii="Calisto MT" w:hAnsi="Calisto MT" w:cs="Times New Roman"/>
        </w:rPr>
      </w:pPr>
      <w:r w:rsidRPr="00716DA1">
        <w:rPr>
          <w:rFonts w:ascii="Calisto MT" w:hAnsi="Calisto MT" w:cs="Times New Roman"/>
        </w:rPr>
        <w:t xml:space="preserve">Kata </w:t>
      </w:r>
      <w:proofErr w:type="gramStart"/>
      <w:r w:rsidR="00B3667E" w:rsidRPr="00716DA1">
        <w:rPr>
          <w:rFonts w:ascii="Calisto MT" w:hAnsi="Calisto MT" w:cs="Times New Roman"/>
        </w:rPr>
        <w:t>Kunci :</w:t>
      </w:r>
      <w:proofErr w:type="gramEnd"/>
      <w:r w:rsidR="00B3667E" w:rsidRPr="00716DA1">
        <w:rPr>
          <w:rFonts w:ascii="Calisto MT" w:hAnsi="Calisto MT" w:cs="Times New Roman"/>
        </w:rPr>
        <w:t xml:space="preserve"> Inovasi, Potensi, Badan Usaha Milik Desa</w:t>
      </w:r>
      <w:r w:rsidRPr="00716DA1">
        <w:rPr>
          <w:rFonts w:ascii="Calisto MT" w:hAnsi="Calisto MT" w:cs="Times New Roman"/>
        </w:rPr>
        <w:t>, Covid-19.</w:t>
      </w:r>
    </w:p>
    <w:p w14:paraId="14A52C11" w14:textId="77777777" w:rsidR="0023512B" w:rsidRPr="00716DA1" w:rsidRDefault="0023512B">
      <w:pPr>
        <w:spacing w:after="0" w:line="240" w:lineRule="auto"/>
        <w:ind w:firstLine="720"/>
        <w:jc w:val="both"/>
        <w:rPr>
          <w:rFonts w:ascii="Calisto MT" w:hAnsi="Calisto MT" w:cs="Times New Roman"/>
        </w:rPr>
      </w:pPr>
    </w:p>
    <w:p w14:paraId="1F9831C3" w14:textId="77777777" w:rsidR="0023512B" w:rsidRDefault="0023512B">
      <w:pPr>
        <w:spacing w:after="0" w:line="240" w:lineRule="auto"/>
        <w:jc w:val="both"/>
        <w:rPr>
          <w:rFonts w:ascii="Calisto MT" w:hAnsi="Calisto MT" w:cstheme="majorBidi"/>
        </w:rPr>
      </w:pPr>
    </w:p>
    <w:p w14:paraId="2CB9D86A" w14:textId="77777777" w:rsidR="00716DA1" w:rsidRDefault="00716DA1">
      <w:pPr>
        <w:spacing w:after="0" w:line="240" w:lineRule="auto"/>
        <w:jc w:val="both"/>
        <w:rPr>
          <w:rFonts w:ascii="Calisto MT" w:hAnsi="Calisto MT" w:cstheme="majorBidi"/>
        </w:rPr>
      </w:pPr>
    </w:p>
    <w:p w14:paraId="70B0146D" w14:textId="77777777" w:rsidR="00716DA1" w:rsidRPr="00716DA1" w:rsidRDefault="00716DA1">
      <w:pPr>
        <w:spacing w:after="0" w:line="240" w:lineRule="auto"/>
        <w:jc w:val="both"/>
        <w:rPr>
          <w:rFonts w:ascii="Calisto MT" w:hAnsi="Calisto MT" w:cstheme="majorBidi"/>
        </w:rPr>
      </w:pPr>
    </w:p>
    <w:p w14:paraId="2E0C8319" w14:textId="77777777" w:rsidR="0016573D" w:rsidRPr="00716DA1" w:rsidRDefault="0016573D">
      <w:pPr>
        <w:spacing w:after="0" w:line="240" w:lineRule="auto"/>
        <w:jc w:val="center"/>
        <w:rPr>
          <w:rFonts w:ascii="Calisto MT" w:hAnsi="Calisto MT" w:cstheme="majorBidi"/>
          <w:b/>
          <w:bCs/>
        </w:rPr>
      </w:pPr>
    </w:p>
    <w:p w14:paraId="310E2655" w14:textId="77777777" w:rsidR="0016573D" w:rsidRPr="00716DA1" w:rsidRDefault="0016573D">
      <w:pPr>
        <w:spacing w:after="0" w:line="240" w:lineRule="auto"/>
        <w:jc w:val="center"/>
        <w:rPr>
          <w:rFonts w:ascii="Calisto MT" w:hAnsi="Calisto MT" w:cstheme="majorBidi"/>
          <w:b/>
          <w:bCs/>
        </w:rPr>
      </w:pPr>
    </w:p>
    <w:p w14:paraId="06E152F7" w14:textId="77777777" w:rsidR="0016573D" w:rsidRPr="00716DA1" w:rsidRDefault="0016573D">
      <w:pPr>
        <w:spacing w:after="0" w:line="240" w:lineRule="auto"/>
        <w:jc w:val="center"/>
        <w:rPr>
          <w:rFonts w:ascii="Calisto MT" w:hAnsi="Calisto MT" w:cstheme="majorBidi"/>
          <w:b/>
          <w:bCs/>
        </w:rPr>
      </w:pPr>
    </w:p>
    <w:p w14:paraId="0D38772B" w14:textId="77777777" w:rsidR="0016573D" w:rsidRPr="00716DA1" w:rsidRDefault="0016573D">
      <w:pPr>
        <w:spacing w:after="0" w:line="240" w:lineRule="auto"/>
        <w:jc w:val="center"/>
        <w:rPr>
          <w:rFonts w:ascii="Calisto MT" w:hAnsi="Calisto MT" w:cstheme="majorBidi"/>
          <w:b/>
          <w:bCs/>
        </w:rPr>
      </w:pPr>
    </w:p>
    <w:p w14:paraId="4A407141" w14:textId="77777777" w:rsidR="0016573D" w:rsidRPr="00716DA1" w:rsidRDefault="0016573D">
      <w:pPr>
        <w:spacing w:after="0" w:line="240" w:lineRule="auto"/>
        <w:jc w:val="center"/>
        <w:rPr>
          <w:rFonts w:ascii="Calisto MT" w:hAnsi="Calisto MT" w:cstheme="majorBidi"/>
          <w:b/>
          <w:bCs/>
        </w:rPr>
      </w:pPr>
    </w:p>
    <w:p w14:paraId="2545B324" w14:textId="77777777" w:rsidR="0016573D" w:rsidRPr="00716DA1" w:rsidRDefault="0016573D">
      <w:pPr>
        <w:spacing w:after="0" w:line="240" w:lineRule="auto"/>
        <w:jc w:val="center"/>
        <w:rPr>
          <w:rFonts w:ascii="Calisto MT" w:hAnsi="Calisto MT" w:cstheme="majorBidi"/>
          <w:b/>
          <w:bCs/>
        </w:rPr>
      </w:pPr>
    </w:p>
    <w:p w14:paraId="7DF62E76" w14:textId="77777777" w:rsidR="0016573D" w:rsidRPr="00716DA1" w:rsidRDefault="0016573D">
      <w:pPr>
        <w:spacing w:after="0" w:line="240" w:lineRule="auto"/>
        <w:jc w:val="center"/>
        <w:rPr>
          <w:rFonts w:ascii="Calisto MT" w:hAnsi="Calisto MT" w:cstheme="majorBidi"/>
          <w:b/>
          <w:bCs/>
        </w:rPr>
      </w:pPr>
    </w:p>
    <w:p w14:paraId="68616285" w14:textId="77777777" w:rsidR="0016573D" w:rsidRPr="00716DA1" w:rsidRDefault="0016573D">
      <w:pPr>
        <w:spacing w:after="0" w:line="240" w:lineRule="auto"/>
        <w:jc w:val="center"/>
        <w:rPr>
          <w:rFonts w:ascii="Calisto MT" w:hAnsi="Calisto MT" w:cstheme="majorBidi"/>
          <w:b/>
          <w:bCs/>
        </w:rPr>
      </w:pPr>
    </w:p>
    <w:p w14:paraId="7B0D79AE" w14:textId="77777777" w:rsidR="0016573D" w:rsidRDefault="0016573D">
      <w:pPr>
        <w:spacing w:after="0" w:line="240" w:lineRule="auto"/>
        <w:jc w:val="center"/>
        <w:rPr>
          <w:rFonts w:ascii="Calisto MT" w:hAnsi="Calisto MT" w:cstheme="majorBidi"/>
          <w:b/>
          <w:bCs/>
        </w:rPr>
      </w:pPr>
    </w:p>
    <w:p w14:paraId="4F020198" w14:textId="77777777" w:rsidR="00FF1B01" w:rsidRPr="00716DA1" w:rsidRDefault="00FF1B01">
      <w:pPr>
        <w:spacing w:after="0" w:line="240" w:lineRule="auto"/>
        <w:jc w:val="center"/>
        <w:rPr>
          <w:rFonts w:ascii="Calisto MT" w:hAnsi="Calisto MT" w:cstheme="majorBidi"/>
          <w:b/>
          <w:bCs/>
        </w:rPr>
      </w:pPr>
    </w:p>
    <w:p w14:paraId="1B0407F3" w14:textId="77777777" w:rsidR="0016573D" w:rsidRPr="00716DA1" w:rsidRDefault="0016573D">
      <w:pPr>
        <w:spacing w:after="0" w:line="240" w:lineRule="auto"/>
        <w:jc w:val="center"/>
        <w:rPr>
          <w:rFonts w:ascii="Calisto MT" w:hAnsi="Calisto MT" w:cstheme="majorBidi"/>
          <w:b/>
          <w:bCs/>
        </w:rPr>
      </w:pPr>
    </w:p>
    <w:p w14:paraId="04B1C60E" w14:textId="77777777" w:rsidR="0016573D" w:rsidRPr="00716DA1" w:rsidRDefault="0016573D">
      <w:pPr>
        <w:spacing w:after="0" w:line="240" w:lineRule="auto"/>
        <w:jc w:val="center"/>
        <w:rPr>
          <w:rFonts w:ascii="Calisto MT" w:hAnsi="Calisto MT" w:cstheme="majorBidi"/>
          <w:b/>
          <w:bCs/>
        </w:rPr>
        <w:sectPr w:rsidR="0016573D" w:rsidRPr="00716DA1" w:rsidSect="008C6670">
          <w:pgSz w:w="12240" w:h="15840"/>
          <w:pgMar w:top="2275" w:right="1699" w:bottom="1699" w:left="2275" w:header="720" w:footer="720" w:gutter="0"/>
          <w:cols w:space="720"/>
          <w:docGrid w:linePitch="360"/>
        </w:sectPr>
      </w:pPr>
    </w:p>
    <w:p w14:paraId="3307B338" w14:textId="77777777" w:rsidR="0023512B" w:rsidRPr="00716DA1" w:rsidRDefault="007D08C7" w:rsidP="00A27B44">
      <w:pPr>
        <w:spacing w:after="0" w:line="240" w:lineRule="auto"/>
        <w:rPr>
          <w:rFonts w:ascii="Calisto MT" w:hAnsi="Calisto MT" w:cstheme="majorBidi"/>
          <w:b/>
          <w:bCs/>
        </w:rPr>
      </w:pPr>
      <w:r w:rsidRPr="00716DA1">
        <w:rPr>
          <w:rFonts w:ascii="Calisto MT" w:hAnsi="Calisto MT" w:cstheme="majorBidi"/>
          <w:b/>
          <w:bCs/>
        </w:rPr>
        <w:lastRenderedPageBreak/>
        <w:t>PENDAHULUAN</w:t>
      </w:r>
    </w:p>
    <w:p w14:paraId="497344A8" w14:textId="77777777" w:rsidR="0023512B" w:rsidRPr="00716DA1" w:rsidRDefault="007D08C7" w:rsidP="00716DA1">
      <w:pPr>
        <w:spacing w:after="0"/>
        <w:ind w:firstLine="567"/>
        <w:jc w:val="both"/>
        <w:rPr>
          <w:rFonts w:ascii="Calisto MT" w:hAnsi="Calisto MT" w:cstheme="majorBidi"/>
        </w:rPr>
      </w:pPr>
      <w:r w:rsidRPr="00716DA1">
        <w:rPr>
          <w:rFonts w:ascii="Calisto MT" w:hAnsi="Calisto MT" w:cstheme="majorBidi"/>
        </w:rPr>
        <w:t>Pada awal tahun 2020, munculnya pandemic virus corona atau covid 19 yang menyerang secara global di Negara seluruh dunia termasuk Indonesia yang mengakibatkan banyak hal negatif</w:t>
      </w:r>
      <w:r w:rsidR="009E20C0" w:rsidRPr="00716DA1">
        <w:rPr>
          <w:rFonts w:ascii="Calisto MT" w:hAnsi="Calisto MT" w:cstheme="majorBidi"/>
        </w:rPr>
        <w:t xml:space="preserve"> seperti lumpuhnya kehidupan sos</w:t>
      </w:r>
      <w:r w:rsidRPr="00716DA1">
        <w:rPr>
          <w:rFonts w:ascii="Calisto MT" w:hAnsi="Calisto MT" w:cstheme="majorBidi"/>
        </w:rPr>
        <w:t xml:space="preserve">ial, politik dan ekonomi sebuah wilayah. Di Indonesia dampak pandemi covid 19 bukan hanya dirasakan pada tingkat kota besar namun dampaknya hingga ke desa-desa.) </w:t>
      </w:r>
      <w:r w:rsidR="007C579D" w:rsidRPr="00716DA1">
        <w:rPr>
          <w:rFonts w:ascii="Calisto MT" w:hAnsi="Calisto MT" w:cstheme="majorBidi"/>
        </w:rPr>
        <w:fldChar w:fldCharType="begin"/>
      </w:r>
      <w:r w:rsidR="000C7FBA" w:rsidRPr="00716DA1">
        <w:rPr>
          <w:rFonts w:ascii="Calisto MT" w:hAnsi="Calisto MT" w:cstheme="majorBidi"/>
        </w:rPr>
        <w:instrText xml:space="preserve"> ADDIN ZOTERO_ITEM CSL_CITATION {"citationID":"9YERNWqa","properties":{"formattedCitation":"(Pratiwi &amp; Novianty, 2020)","plainCitation":"(Pratiwi &amp; Novianty, 2020)","noteIndex":0},"citationItems":[{"id":870,"uris":["http://zotero.org/users/6084947/items/8HXNDFIA"],"uri":["http://zotero.org/users/6084947/items/8HXNDFIA"],"itemData":{"id":870,"type":"article-journal","container-title":"Prosiding The 11th Industrial Research Workshop and National Seminar","language":"id","page":"7","source":"Zotero","title":"Strategi Bertahan Badan Usaha Milik Desa (BUMDes) dalam Pandemi COVID-19 pada Desa Cibodas Kecamatan Lembang Kabupaten Bandung Barat","author":[{"family":"Pratiwi","given":"Monika Balqis"},{"family":"Novianty","given":"Ira"}],"issued":{"date-parts":[["2020"]]}}}],"schema":"https://github.com/citation-style-language/schema/raw/master/csl-citation.json"} </w:instrText>
      </w:r>
      <w:r w:rsidR="007C579D" w:rsidRPr="00716DA1">
        <w:rPr>
          <w:rFonts w:ascii="Calisto MT" w:hAnsi="Calisto MT" w:cstheme="majorBidi"/>
        </w:rPr>
        <w:fldChar w:fldCharType="separate"/>
      </w:r>
      <w:r w:rsidR="000C7FBA" w:rsidRPr="00716DA1">
        <w:rPr>
          <w:rFonts w:ascii="Calisto MT" w:hAnsi="Calisto MT" w:cs="Times New Roman"/>
        </w:rPr>
        <w:t>(Pratiwi &amp; Novianty, 2020)</w:t>
      </w:r>
      <w:r w:rsidR="007C579D" w:rsidRPr="00716DA1">
        <w:rPr>
          <w:rFonts w:ascii="Calisto MT" w:hAnsi="Calisto MT" w:cstheme="majorBidi"/>
        </w:rPr>
        <w:fldChar w:fldCharType="end"/>
      </w:r>
      <w:r w:rsidRPr="00716DA1">
        <w:rPr>
          <w:rFonts w:ascii="Calisto MT" w:hAnsi="Calisto MT" w:cstheme="majorBidi"/>
        </w:rPr>
        <w:t>.</w:t>
      </w:r>
    </w:p>
    <w:p w14:paraId="661DCEA6" w14:textId="77777777" w:rsidR="0023512B" w:rsidRPr="00716DA1" w:rsidRDefault="007D08C7" w:rsidP="00716DA1">
      <w:pPr>
        <w:spacing w:after="0"/>
        <w:ind w:firstLine="567"/>
        <w:jc w:val="both"/>
        <w:rPr>
          <w:rFonts w:ascii="Calisto MT" w:hAnsi="Calisto MT" w:cstheme="majorBidi"/>
          <w:color w:val="000000"/>
        </w:rPr>
      </w:pPr>
      <w:r w:rsidRPr="00716DA1">
        <w:rPr>
          <w:rFonts w:ascii="Calisto MT" w:hAnsi="Calisto MT" w:cstheme="majorBidi"/>
          <w:color w:val="000000"/>
        </w:rPr>
        <w:t xml:space="preserve">BUMDes adalah strategi kebijakan untuk membangun indonesia dari pinggiran dengan </w:t>
      </w:r>
      <w:r w:rsidR="00644ED6" w:rsidRPr="00716DA1">
        <w:rPr>
          <w:rFonts w:ascii="Calisto MT" w:hAnsi="Calisto MT" w:cstheme="majorBidi"/>
          <w:color w:val="000000"/>
        </w:rPr>
        <w:t>mengembangkan</w:t>
      </w:r>
      <w:r w:rsidRPr="00716DA1">
        <w:rPr>
          <w:rFonts w:ascii="Calisto MT" w:hAnsi="Calisto MT" w:cstheme="majorBidi"/>
          <w:color w:val="000000"/>
        </w:rPr>
        <w:t xml:space="preserve"> usaha ekonomi desa yang bersifat kolektif. Salah satu strategi BUMDes </w:t>
      </w:r>
      <w:r w:rsidR="00644ED6" w:rsidRPr="00716DA1">
        <w:rPr>
          <w:rFonts w:ascii="Calisto MT" w:hAnsi="Calisto MT" w:cstheme="majorBidi"/>
          <w:color w:val="000000"/>
        </w:rPr>
        <w:t xml:space="preserve">adanya </w:t>
      </w:r>
      <w:r w:rsidRPr="00716DA1">
        <w:rPr>
          <w:rFonts w:ascii="Calisto MT" w:hAnsi="Calisto MT" w:cstheme="majorBidi"/>
          <w:color w:val="000000"/>
        </w:rPr>
        <w:t xml:space="preserve">kebijakan untuk meningkatan mutu hidup indonesia di desa dengan membentuk kemandirian ekonomi desa yang mampu menggerakan unit unit usaha yang strategis bagi usaha ekonomi desa </w:t>
      </w:r>
      <w:r w:rsidR="007C579D" w:rsidRPr="00716DA1">
        <w:rPr>
          <w:rFonts w:ascii="Calisto MT" w:hAnsi="Calisto MT" w:cstheme="majorBidi"/>
          <w:color w:val="000000"/>
        </w:rPr>
        <w:fldChar w:fldCharType="begin"/>
      </w:r>
      <w:r w:rsidR="000C7FBA" w:rsidRPr="00716DA1">
        <w:rPr>
          <w:rFonts w:ascii="Calisto MT" w:hAnsi="Calisto MT" w:cstheme="majorBidi"/>
          <w:color w:val="000000"/>
        </w:rPr>
        <w:instrText xml:space="preserve"> ADDIN ZOTERO_ITEM CSL_CITATION {"citationID":"YbZbAZiT","properties":{"formattedCitation":"(Wijaya, 2018)","plainCitation":"(Wijaya, 2018)","noteIndex":0},"citationItems":[{"id":866,"uris":["http://zotero.org/users/6084947/items/7IAUVHRW"],"uri":["http://zotero.org/users/6084947/items/7IAUVHRW"],"itemData":{"id":866,"type":"book","event-place":"Yogyakarta","publisher":"Gava Media","publisher-place":"Yogyakarta","title":"Badan Usaha Milik Desa","author":[{"family":"Wijaya","given":"David"}],"issued":{"date-parts":[["2018"]]}}}],"schema":"https://github.com/citation-style-language/schema/raw/master/csl-citation.json"} </w:instrText>
      </w:r>
      <w:r w:rsidR="007C579D" w:rsidRPr="00716DA1">
        <w:rPr>
          <w:rFonts w:ascii="Calisto MT" w:hAnsi="Calisto MT" w:cstheme="majorBidi"/>
          <w:color w:val="000000"/>
        </w:rPr>
        <w:fldChar w:fldCharType="separate"/>
      </w:r>
      <w:r w:rsidR="000C7FBA" w:rsidRPr="00716DA1">
        <w:rPr>
          <w:rFonts w:ascii="Calisto MT" w:hAnsi="Calisto MT" w:cs="Times New Roman"/>
        </w:rPr>
        <w:t>(Wijaya, 2018)</w:t>
      </w:r>
      <w:r w:rsidR="007C579D" w:rsidRPr="00716DA1">
        <w:rPr>
          <w:rFonts w:ascii="Calisto MT" w:hAnsi="Calisto MT" w:cstheme="majorBidi"/>
          <w:color w:val="000000"/>
        </w:rPr>
        <w:fldChar w:fldCharType="end"/>
      </w:r>
      <w:r w:rsidRPr="00716DA1">
        <w:rPr>
          <w:rFonts w:ascii="Calisto MT" w:hAnsi="Calisto MT" w:cstheme="majorBidi"/>
          <w:color w:val="000000"/>
        </w:rPr>
        <w:t xml:space="preserve">. </w:t>
      </w:r>
      <w:r w:rsidRPr="00716DA1">
        <w:rPr>
          <w:rFonts w:ascii="Calisto MT" w:hAnsi="Calisto MT" w:cstheme="majorBidi"/>
        </w:rPr>
        <w:t xml:space="preserve">BUM Des dapat tercapai apabila dikelola secara terarah dan profesional. </w:t>
      </w:r>
      <w:r w:rsidR="00644ED6" w:rsidRPr="00716DA1">
        <w:rPr>
          <w:rFonts w:ascii="Calisto MT" w:hAnsi="Calisto MT" w:cstheme="majorBidi"/>
        </w:rPr>
        <w:t xml:space="preserve">Maka akan </w:t>
      </w:r>
      <w:r w:rsidRPr="00716DA1">
        <w:rPr>
          <w:rFonts w:ascii="Calisto MT" w:hAnsi="Calisto MT" w:cstheme="majorBidi"/>
        </w:rPr>
        <w:t xml:space="preserve">BUMDes bisa menjadi solusi atas permasalahan-permasalahan yang terjadi di desa, sehingga BUMDes diharapkan dapat mendorong dan menggerakkan perekonomian desa </w:t>
      </w:r>
      <w:r w:rsidR="007C579D" w:rsidRPr="00716DA1">
        <w:rPr>
          <w:rFonts w:ascii="Calisto MT" w:hAnsi="Calisto MT" w:cstheme="majorBidi"/>
        </w:rPr>
        <w:fldChar w:fldCharType="begin"/>
      </w:r>
      <w:r w:rsidR="000C7FBA" w:rsidRPr="00716DA1">
        <w:rPr>
          <w:rFonts w:ascii="Calisto MT" w:hAnsi="Calisto MT" w:cstheme="majorBidi"/>
        </w:rPr>
        <w:instrText xml:space="preserve"> ADDIN ZOTERO_ITEM CSL_CITATION {"citationID":"QmTLd8ly","properties":{"formattedCitation":"(Ramadana &amp; Ribawanto, 2013)","plainCitation":"(Ramadana &amp; Ribawanto, 2013)","noteIndex":0},"citationItems":[{"id":872,"uris":["http://zotero.org/users/6084947/items/TB2VS5KE"],"uri":["http://zotero.org/users/6084947/items/TB2VS5KE"],"itemData":{"id":872,"type":"article-journal","abstract":"Existence Corporation Effort Possession Village to Strong Village Condition Economic (Study in Landungsari Village, Dau Subdistrict, Malang Regency). This institution is one of organization have basic in level social and economic so as giver service for society especially about trade. Orientation of this organization in Landungsari Village is Region Role Malang Regency Number 20/2006 about Corporation Effort Possession Village. Method of the research in the research is qualitative research with descriptive. Focus the research is 1. existence corporation effort possession village 2. contribution existence corporation effort possession 3. support factor and obstruction factor as stronger economic village. The result of the research is existence corporation effort possession village done appropriate with region role Malang Regency then arranged by village with role village about corporation effort possession village. But,yet the existences not helping income donation village. Until can call the existence from the organization is just name.","issue":"6","language":"id","source":"Zotero","title":"KEBERADAAN BADAN USAHA MILIK DESA (BUMDES) SEBAGAI PENGUATAN EKONOMI DESA (Studi di Desa Landungsari, Kecamatan Dau, Kabupaten Malang)","volume":"1","author":[{"family":"Ramadana","given":"Coristya Berlian"},{"family":"Ribawanto","given":"Heru"}],"issued":{"date-parts":[["2013"]]}}}],"schema":"https://github.com/citation-style-language/schema/raw/master/csl-citation.json"} </w:instrText>
      </w:r>
      <w:r w:rsidR="007C579D" w:rsidRPr="00716DA1">
        <w:rPr>
          <w:rFonts w:ascii="Calisto MT" w:hAnsi="Calisto MT" w:cstheme="majorBidi"/>
        </w:rPr>
        <w:fldChar w:fldCharType="separate"/>
      </w:r>
      <w:r w:rsidR="000C7FBA" w:rsidRPr="00716DA1">
        <w:rPr>
          <w:rFonts w:ascii="Calisto MT" w:hAnsi="Calisto MT" w:cs="Times New Roman"/>
        </w:rPr>
        <w:t>(Ramadana &amp; Ribawanto, 2013)</w:t>
      </w:r>
      <w:r w:rsidR="007C579D" w:rsidRPr="00716DA1">
        <w:rPr>
          <w:rFonts w:ascii="Calisto MT" w:hAnsi="Calisto MT" w:cstheme="majorBidi"/>
        </w:rPr>
        <w:fldChar w:fldCharType="end"/>
      </w:r>
      <w:r w:rsidRPr="00716DA1">
        <w:rPr>
          <w:rFonts w:ascii="Calisto MT" w:hAnsi="Calisto MT" w:cstheme="majorBidi"/>
          <w:color w:val="000000"/>
        </w:rPr>
        <w:t>.</w:t>
      </w:r>
    </w:p>
    <w:p w14:paraId="208DAC8B" w14:textId="77777777" w:rsidR="0023512B" w:rsidRPr="00716DA1" w:rsidRDefault="00644ED6" w:rsidP="00716DA1">
      <w:pPr>
        <w:spacing w:after="0"/>
        <w:ind w:firstLine="567"/>
        <w:jc w:val="both"/>
        <w:rPr>
          <w:rFonts w:ascii="Calisto MT" w:hAnsi="Calisto MT" w:cstheme="majorBidi"/>
        </w:rPr>
      </w:pPr>
      <w:r w:rsidRPr="00716DA1">
        <w:rPr>
          <w:rFonts w:ascii="Calisto MT" w:hAnsi="Calisto MT" w:cstheme="majorBidi"/>
        </w:rPr>
        <w:t xml:space="preserve">Terjadinya </w:t>
      </w:r>
      <w:r w:rsidR="007D08C7" w:rsidRPr="00716DA1">
        <w:rPr>
          <w:rFonts w:ascii="Calisto MT" w:hAnsi="Calisto MT" w:cstheme="majorBidi"/>
        </w:rPr>
        <w:t>era pandemi covid-19 di rasakan oleh kebanyakan masyarakat yang termasuk di daerah perdesaan s</w:t>
      </w:r>
      <w:r w:rsidRPr="00716DA1">
        <w:rPr>
          <w:rFonts w:ascii="Calisto MT" w:hAnsi="Calisto MT" w:cstheme="majorBidi"/>
        </w:rPr>
        <w:t xml:space="preserve">eperti dampak penurunan perekonomi yang </w:t>
      </w:r>
      <w:proofErr w:type="gramStart"/>
      <w:r w:rsidRPr="00716DA1">
        <w:rPr>
          <w:rFonts w:ascii="Calisto MT" w:hAnsi="Calisto MT" w:cstheme="majorBidi"/>
        </w:rPr>
        <w:t xml:space="preserve">menyebabkan </w:t>
      </w:r>
      <w:r w:rsidR="007D08C7" w:rsidRPr="00716DA1">
        <w:rPr>
          <w:rFonts w:ascii="Calisto MT" w:hAnsi="Calisto MT" w:cstheme="majorBidi"/>
        </w:rPr>
        <w:t xml:space="preserve"> </w:t>
      </w:r>
      <w:r w:rsidRPr="00716DA1">
        <w:rPr>
          <w:rFonts w:ascii="Calisto MT" w:hAnsi="Calisto MT" w:cstheme="majorBidi"/>
        </w:rPr>
        <w:t>secara</w:t>
      </w:r>
      <w:proofErr w:type="gramEnd"/>
      <w:r w:rsidRPr="00716DA1">
        <w:rPr>
          <w:rFonts w:ascii="Calisto MT" w:hAnsi="Calisto MT" w:cstheme="majorBidi"/>
        </w:rPr>
        <w:t xml:space="preserve"> financial keuangan ikut menurun, serta </w:t>
      </w:r>
      <w:r w:rsidR="007D08C7" w:rsidRPr="00716DA1">
        <w:rPr>
          <w:rFonts w:ascii="Calisto MT" w:hAnsi="Calisto MT" w:cstheme="majorBidi"/>
        </w:rPr>
        <w:t>adanya</w:t>
      </w:r>
      <w:r w:rsidRPr="00716DA1">
        <w:rPr>
          <w:rFonts w:ascii="Calisto MT" w:hAnsi="Calisto MT" w:cstheme="majorBidi"/>
        </w:rPr>
        <w:t xml:space="preserve"> peraturan</w:t>
      </w:r>
      <w:r w:rsidR="007D08C7" w:rsidRPr="00716DA1">
        <w:rPr>
          <w:rFonts w:ascii="Calisto MT" w:hAnsi="Calisto MT" w:cstheme="majorBidi"/>
        </w:rPr>
        <w:t xml:space="preserve"> pembatasan sosial</w:t>
      </w:r>
      <w:r w:rsidRPr="00716DA1">
        <w:rPr>
          <w:rFonts w:ascii="Calisto MT" w:hAnsi="Calisto MT" w:cstheme="majorBidi"/>
        </w:rPr>
        <w:t xml:space="preserve"> yang menyebabkan aktivitas masyarakat</w:t>
      </w:r>
      <w:r w:rsidR="00655244" w:rsidRPr="00716DA1">
        <w:rPr>
          <w:rFonts w:ascii="Calisto MT" w:hAnsi="Calisto MT" w:cstheme="majorBidi"/>
        </w:rPr>
        <w:t xml:space="preserve"> dibatasi. Maka</w:t>
      </w:r>
      <w:r w:rsidR="007D08C7" w:rsidRPr="00716DA1">
        <w:rPr>
          <w:rFonts w:ascii="Calisto MT" w:hAnsi="Calisto MT" w:cstheme="majorBidi"/>
        </w:rPr>
        <w:t xml:space="preserve"> </w:t>
      </w:r>
      <w:r w:rsidR="00655244" w:rsidRPr="00716DA1">
        <w:rPr>
          <w:rFonts w:ascii="Calisto MT" w:hAnsi="Calisto MT" w:cstheme="majorBidi"/>
        </w:rPr>
        <w:t xml:space="preserve">kelumpuhan yang terjadi pada pandemi covid-19 dapat menyebabkan berbagai sektor usaha </w:t>
      </w:r>
      <w:r w:rsidR="007D08C7" w:rsidRPr="00716DA1">
        <w:rPr>
          <w:rFonts w:ascii="Calisto MT" w:hAnsi="Calisto MT" w:cstheme="majorBidi"/>
        </w:rPr>
        <w:t>dari satu daerah ke daerah yang lain</w:t>
      </w:r>
      <w:r w:rsidR="00655244" w:rsidRPr="00716DA1">
        <w:rPr>
          <w:rFonts w:ascii="Calisto MT" w:hAnsi="Calisto MT" w:cstheme="majorBidi"/>
        </w:rPr>
        <w:t xml:space="preserve"> terhenti</w:t>
      </w:r>
      <w:r w:rsidR="007D08C7" w:rsidRPr="00716DA1">
        <w:rPr>
          <w:rFonts w:ascii="Calisto MT" w:hAnsi="Calisto MT" w:cstheme="majorBidi"/>
        </w:rPr>
        <w:t xml:space="preserve"> demi mencegah penyebaran virus, dan dampak terjadinya pemutusan hubungan kerja.  Fenomena yan</w:t>
      </w:r>
      <w:r w:rsidR="00655244" w:rsidRPr="00716DA1">
        <w:rPr>
          <w:rFonts w:ascii="Calisto MT" w:hAnsi="Calisto MT" w:cstheme="majorBidi"/>
        </w:rPr>
        <w:t>g terjadi akibat pandemi covid-1</w:t>
      </w:r>
      <w:r w:rsidR="007D08C7" w:rsidRPr="00716DA1">
        <w:rPr>
          <w:rFonts w:ascii="Calisto MT" w:hAnsi="Calisto MT" w:cstheme="majorBidi"/>
        </w:rPr>
        <w:t>9</w:t>
      </w:r>
      <w:r w:rsidR="00BF0846" w:rsidRPr="00716DA1">
        <w:rPr>
          <w:rFonts w:ascii="Calisto MT" w:hAnsi="Calisto MT" w:cstheme="majorBidi"/>
        </w:rPr>
        <w:t xml:space="preserve"> berbagai jenis sektor bumdes di desa mengalami penurunan perekonomian ataupun secara kunjungan pariwisata. Dengan fenomena pandemi covid-19, bumdes di berbagai daerah harus bangkit kembali dengan pengelolaan bumdes </w:t>
      </w:r>
      <w:r w:rsidR="00476AE2" w:rsidRPr="00716DA1">
        <w:rPr>
          <w:rFonts w:ascii="Calisto MT" w:hAnsi="Calisto MT" w:cstheme="majorBidi"/>
        </w:rPr>
        <w:t>berdasarkan inovasi dan potensi yang dimiliki oleh desa.</w:t>
      </w:r>
      <w:r w:rsidR="00BF0846" w:rsidRPr="00716DA1">
        <w:rPr>
          <w:rFonts w:ascii="Calisto MT" w:hAnsi="Calisto MT" w:cstheme="majorBidi"/>
        </w:rPr>
        <w:t xml:space="preserve"> </w:t>
      </w:r>
      <w:r w:rsidR="00476AE2" w:rsidRPr="00716DA1">
        <w:rPr>
          <w:rFonts w:ascii="Calisto MT" w:hAnsi="Calisto MT" w:cstheme="majorBidi"/>
        </w:rPr>
        <w:t xml:space="preserve">agar </w:t>
      </w:r>
      <w:r w:rsidR="007D08C7" w:rsidRPr="00716DA1">
        <w:rPr>
          <w:rFonts w:ascii="Calisto MT" w:hAnsi="Calisto MT" w:cstheme="majorBidi"/>
        </w:rPr>
        <w:t xml:space="preserve">perekonomian masyarakat desa </w:t>
      </w:r>
      <w:r w:rsidR="00476AE2" w:rsidRPr="00716DA1">
        <w:rPr>
          <w:rFonts w:ascii="Calisto MT" w:hAnsi="Calisto MT" w:cstheme="majorBidi"/>
        </w:rPr>
        <w:t xml:space="preserve">dapat </w:t>
      </w:r>
      <w:r w:rsidR="007D08C7" w:rsidRPr="00716DA1">
        <w:rPr>
          <w:rFonts w:ascii="Calisto MT" w:hAnsi="Calisto MT" w:cstheme="majorBidi"/>
        </w:rPr>
        <w:t>menjalankan roda ekonomi</w:t>
      </w:r>
      <w:r w:rsidR="00476AE2" w:rsidRPr="00716DA1">
        <w:rPr>
          <w:rFonts w:ascii="Calisto MT" w:hAnsi="Calisto MT" w:cstheme="majorBidi"/>
        </w:rPr>
        <w:t xml:space="preserve"> kembali pulih</w:t>
      </w:r>
      <w:r w:rsidR="007D08C7" w:rsidRPr="00716DA1">
        <w:rPr>
          <w:rFonts w:ascii="Calisto MT" w:hAnsi="Calisto MT" w:cstheme="majorBidi"/>
        </w:rPr>
        <w:t>.</w:t>
      </w:r>
      <w:r w:rsidR="00476AE2" w:rsidRPr="00716DA1">
        <w:rPr>
          <w:rFonts w:ascii="Calisto MT" w:hAnsi="Calisto MT" w:cstheme="majorBidi"/>
        </w:rPr>
        <w:t xml:space="preserve"> Maka perlu dukungan dari pemerintah pusat dan daerah untuk menjadikan bumdes layak untuk diberdayakan agar menciptakan antisipasi badai resensi ekonomi pandemi covid-19 serta dengan tunjangan dana desa digunakan sebaik-baiknya. </w:t>
      </w:r>
      <w:r w:rsidR="007C579D" w:rsidRPr="00716DA1">
        <w:rPr>
          <w:rFonts w:ascii="Calisto MT" w:hAnsi="Calisto MT" w:cstheme="majorBidi"/>
        </w:rPr>
        <w:fldChar w:fldCharType="begin"/>
      </w:r>
      <w:r w:rsidR="000C7FBA" w:rsidRPr="00716DA1">
        <w:rPr>
          <w:rFonts w:ascii="Calisto MT" w:hAnsi="Calisto MT" w:cstheme="majorBidi"/>
        </w:rPr>
        <w:instrText xml:space="preserve"> ADDIN ZOTERO_ITEM CSL_CITATION {"citationID":"FQ22ooyC","properties":{"formattedCitation":"(Wojongan, 2021)","plainCitation":"(Wojongan, 2021)","noteIndex":0},"citationItems":[{"id":874,"uris":["http://zotero.org/users/6084947/items/HKUEME5H"],"uri":["http://zotero.org/users/6084947/items/HKUEME5H"],"itemData":{"id":874,"type":"article-journal","container-title":"JURNAL POLITICO","issue":"4","language":"id","page":"24","source":"Zotero","title":"PENGELOLAAN BADAN USAHA MILIK DESA (BUMDes) DITENGAH PANDEMI COVID 19 (Studi di Desa Wiau Kecamatan Posumaen Kabupaten Minahasa Tenggara)","volume":"10","author":[{"family":"Wojongan","given":"Ardiki Valdi Exelino"}],"issued":{"date-parts":[["2021"]]}}}],"schema":"https://github.com/citation-style-language/schema/raw/master/csl-citation.json"} </w:instrText>
      </w:r>
      <w:r w:rsidR="007C579D" w:rsidRPr="00716DA1">
        <w:rPr>
          <w:rFonts w:ascii="Calisto MT" w:hAnsi="Calisto MT" w:cstheme="majorBidi"/>
        </w:rPr>
        <w:fldChar w:fldCharType="separate"/>
      </w:r>
      <w:r w:rsidR="000C7FBA" w:rsidRPr="00716DA1">
        <w:rPr>
          <w:rFonts w:ascii="Calisto MT" w:hAnsi="Calisto MT" w:cs="Times New Roman"/>
        </w:rPr>
        <w:t>(Wojongan, 2021)</w:t>
      </w:r>
      <w:r w:rsidR="007C579D" w:rsidRPr="00716DA1">
        <w:rPr>
          <w:rFonts w:ascii="Calisto MT" w:hAnsi="Calisto MT" w:cstheme="majorBidi"/>
        </w:rPr>
        <w:fldChar w:fldCharType="end"/>
      </w:r>
    </w:p>
    <w:p w14:paraId="76211C19" w14:textId="77777777" w:rsidR="0023512B" w:rsidRPr="00716DA1" w:rsidRDefault="007D08C7" w:rsidP="00716DA1">
      <w:pPr>
        <w:spacing w:after="0"/>
        <w:ind w:firstLine="567"/>
        <w:jc w:val="both"/>
        <w:rPr>
          <w:rFonts w:ascii="Calisto MT" w:hAnsi="Calisto MT" w:cstheme="majorBidi"/>
          <w:color w:val="000000"/>
        </w:rPr>
      </w:pPr>
      <w:r w:rsidRPr="00716DA1">
        <w:rPr>
          <w:rFonts w:ascii="Calisto MT" w:hAnsi="Calisto MT" w:cstheme="majorBidi"/>
          <w:color w:val="191919"/>
        </w:rPr>
        <w:t xml:space="preserve">Dampak </w:t>
      </w:r>
      <w:r w:rsidR="004C3EB0" w:rsidRPr="00716DA1">
        <w:rPr>
          <w:rFonts w:ascii="Calisto MT" w:hAnsi="Calisto MT" w:cstheme="majorBidi"/>
          <w:color w:val="191919"/>
        </w:rPr>
        <w:t xml:space="preserve">pandemi </w:t>
      </w:r>
      <w:r w:rsidRPr="00716DA1">
        <w:rPr>
          <w:rFonts w:ascii="Calisto MT" w:hAnsi="Calisto MT" w:cstheme="majorBidi"/>
          <w:color w:val="191919"/>
        </w:rPr>
        <w:t>covid-19 dirasakan oleh bumdes di berbagai daerah di Indonesia. Salah satunya bumdes di Kabupaten Klaten yang paling dirasakan yaitu bumdes yang memiliki usaha di bidang pariwisata. Wabah</w:t>
      </w:r>
      <w:r w:rsidR="009F663B" w:rsidRPr="00716DA1">
        <w:rPr>
          <w:rFonts w:ascii="Calisto MT" w:hAnsi="Calisto MT" w:cstheme="majorBidi"/>
          <w:color w:val="191919"/>
        </w:rPr>
        <w:t xml:space="preserve"> pandemi</w:t>
      </w:r>
      <w:r w:rsidRPr="00716DA1">
        <w:rPr>
          <w:rFonts w:ascii="Calisto MT" w:hAnsi="Calisto MT" w:cstheme="majorBidi"/>
          <w:color w:val="191919"/>
        </w:rPr>
        <w:t xml:space="preserve"> covid-19 membuat usaha pariwisata bumdes terpaksa ditutup sementara. Hal ini dirasakan antara lain oleh bumdes Tirta Mandiri di Desa Ponggok, bumdes Sinergi di Desa Sidowayah, bumdes Tirta Sejahtera di Desa Pluneng dan bumdes Gumerah di Desa Gununggajah. Maka dengan terjadi penutupan usaha pariwisata berimbas pada yang lainnya seperti penutupan homestay, peliburan karyawan dan pengelola bumdes, penutupan usaha masyarakat yang berjualan di area wisata, serta hal ini berpengaruh terhadap unit usaha bumdes lainya seperti toko desa yang lokasinya berada di dekat area wisata. Tak hanya </w:t>
      </w:r>
      <w:r w:rsidRPr="00716DA1">
        <w:rPr>
          <w:rFonts w:ascii="Calisto MT" w:hAnsi="Calisto MT" w:cstheme="majorBidi"/>
          <w:color w:val="191919"/>
        </w:rPr>
        <w:lastRenderedPageBreak/>
        <w:t xml:space="preserve">berdampak pada bumdes yang memiliki usaha pariwisata, hal ini </w:t>
      </w:r>
      <w:r w:rsidR="00385302" w:rsidRPr="00716DA1">
        <w:rPr>
          <w:rFonts w:ascii="Calisto MT" w:hAnsi="Calisto MT" w:cstheme="majorBidi"/>
          <w:color w:val="191919"/>
        </w:rPr>
        <w:t xml:space="preserve">dirasakan juga </w:t>
      </w:r>
      <w:r w:rsidRPr="00716DA1">
        <w:rPr>
          <w:rFonts w:ascii="Calisto MT" w:hAnsi="Calisto MT" w:cstheme="majorBidi"/>
          <w:color w:val="191919"/>
        </w:rPr>
        <w:t>oleh bumdes dengan usaha lain contohnya bumdes Kemudo yang memiliki berbagai macam usaha salah satunya usaha pengelolaan sampah industri.</w:t>
      </w:r>
    </w:p>
    <w:p w14:paraId="6F3FCF7C" w14:textId="77777777" w:rsidR="0023512B" w:rsidRPr="00716DA1" w:rsidRDefault="007D08C7" w:rsidP="00716DA1">
      <w:pPr>
        <w:spacing w:after="0"/>
        <w:ind w:firstLine="567"/>
        <w:jc w:val="both"/>
        <w:rPr>
          <w:rFonts w:ascii="Calisto MT" w:hAnsi="Calisto MT" w:cstheme="majorBidi"/>
          <w:color w:val="000000"/>
        </w:rPr>
      </w:pPr>
      <w:r w:rsidRPr="00716DA1">
        <w:rPr>
          <w:rFonts w:ascii="Calisto MT" w:hAnsi="Calisto MT" w:cstheme="majorBidi"/>
          <w:color w:val="191919"/>
        </w:rPr>
        <w:t>Bumdes di Kabupaten Bogor yang merasaka</w:t>
      </w:r>
      <w:r w:rsidR="004C3EB0" w:rsidRPr="00716DA1">
        <w:rPr>
          <w:rFonts w:ascii="Calisto MT" w:hAnsi="Calisto MT" w:cstheme="majorBidi"/>
          <w:color w:val="191919"/>
        </w:rPr>
        <w:t>n dampak negatif akibat pandemi</w:t>
      </w:r>
      <w:r w:rsidRPr="00716DA1">
        <w:rPr>
          <w:rFonts w:ascii="Calisto MT" w:hAnsi="Calisto MT" w:cstheme="majorBidi"/>
          <w:color w:val="191919"/>
        </w:rPr>
        <w:t xml:space="preserve"> covid-19. Di antaranya Desa Nambo, Desa Cinangneng, Desa Lumpang dan Desa Gunung Malang. Dampak negatif yang dirasakan berupa penurunan omset, penghentian sementara sejumlah tenaga kerja, hingga penutupan sementara usaha bumdes. Sedangkan ada beberapa bumdes yang dapat memanfaatkan peluang dengan membuat usaha terkait wabah covid-19 yaitu dengan membuka usaha produksi </w:t>
      </w:r>
      <w:r w:rsidRPr="00716DA1">
        <w:rPr>
          <w:rStyle w:val="Emphasis"/>
          <w:rFonts w:ascii="Calisto MT" w:hAnsi="Calisto MT" w:cstheme="majorBidi"/>
          <w:color w:val="191919"/>
        </w:rPr>
        <w:t>hand sanitizer</w:t>
      </w:r>
      <w:r w:rsidRPr="00716DA1">
        <w:rPr>
          <w:rFonts w:ascii="Calisto MT" w:hAnsi="Calisto MT" w:cstheme="majorBidi"/>
          <w:color w:val="191919"/>
        </w:rPr>
        <w:t> dan masker yang dilakukan oleh 10 bumdes di Kabupaten Bogor antara lain bumdes di Desa Jatisari, Desa Tarikolot, Desa Rawapanjang, Desa Parakan, Desa Banjarwangi, Desa Gunungsari, Desa Cikahuripan, Desa Warujaya, Desa Curu</w:t>
      </w:r>
      <w:r w:rsidR="00385302" w:rsidRPr="00716DA1">
        <w:rPr>
          <w:rFonts w:ascii="Calisto MT" w:hAnsi="Calisto MT" w:cstheme="majorBidi"/>
          <w:color w:val="191919"/>
        </w:rPr>
        <w:t xml:space="preserve">g dan Desa Kembang Kuning. Maka </w:t>
      </w:r>
      <w:r w:rsidRPr="00716DA1">
        <w:rPr>
          <w:rFonts w:ascii="Calisto MT" w:hAnsi="Calisto MT" w:cstheme="majorBidi"/>
          <w:color w:val="191919"/>
        </w:rPr>
        <w:t xml:space="preserve">kondisi bumdes di beberapa daerah perlu adanya perhatian dari Pemerintah Pusat dan Pemerintah Daerah terhadap eksistensi BUM Desa di tengah wabah covid-19 ini. Bumdes yang memiliki unit usaha pada sektor pariwisata merupakan bumdes yang paling banyak terimbas dari adanya wabah covid-19 ini, sehingga diharapkan adanya kebijakan yang dapat membangkitkan bumdes tersebut </w:t>
      </w:r>
      <w:r w:rsidR="007C579D" w:rsidRPr="00716DA1">
        <w:rPr>
          <w:rFonts w:ascii="Calisto MT" w:hAnsi="Calisto MT" w:cstheme="majorBidi"/>
          <w:color w:val="191919"/>
        </w:rPr>
        <w:fldChar w:fldCharType="begin"/>
      </w:r>
      <w:r w:rsidR="000C7FBA" w:rsidRPr="00716DA1">
        <w:rPr>
          <w:rFonts w:ascii="Calisto MT" w:hAnsi="Calisto MT" w:cstheme="majorBidi"/>
          <w:color w:val="191919"/>
        </w:rPr>
        <w:instrText xml:space="preserve"> ADDIN ZOTERO_ITEM CSL_CITATION {"citationID":"ot5ZHGdR","properties":{"formattedCitation":"(Republika.co.id, 2020)","plainCitation":"(Republika.co.id, 2020)","noteIndex":0},"citationItems":[{"id":888,"uris":["http://zotero.org/users/6084947/items/LBQ2BTG6"],"uri":["http://zotero.org/users/6084947/items/LBQ2BTG6"],"itemData":{"id":888,"type":"webpage","abstract":"BUM Desa mengalami ujian di tengah perkembangannya.","container-title":"Republika Online","language":"id","note":"section: Kolom","title":"Eksistensi BUM Desa Selama Pandemi Covid-19","URL":"https://republika.co.id/share/q938jo282","author":[{"family":"Republika.co.id","given":""}],"accessed":{"date-parts":[["2021",10,6]]},"issued":{"date-parts":[["2020",4,21]]}}}],"schema":"https://github.com/citation-style-language/schema/raw/master/csl-citation.json"} </w:instrText>
      </w:r>
      <w:r w:rsidR="007C579D" w:rsidRPr="00716DA1">
        <w:rPr>
          <w:rFonts w:ascii="Calisto MT" w:hAnsi="Calisto MT" w:cstheme="majorBidi"/>
          <w:color w:val="191919"/>
        </w:rPr>
        <w:fldChar w:fldCharType="separate"/>
      </w:r>
      <w:r w:rsidR="000C7FBA" w:rsidRPr="00716DA1">
        <w:rPr>
          <w:rFonts w:ascii="Calisto MT" w:hAnsi="Calisto MT" w:cs="Times New Roman"/>
        </w:rPr>
        <w:t>(Republika.co.id, 2020)</w:t>
      </w:r>
      <w:r w:rsidR="007C579D" w:rsidRPr="00716DA1">
        <w:rPr>
          <w:rFonts w:ascii="Calisto MT" w:hAnsi="Calisto MT" w:cstheme="majorBidi"/>
          <w:color w:val="191919"/>
        </w:rPr>
        <w:fldChar w:fldCharType="end"/>
      </w:r>
      <w:r w:rsidRPr="00716DA1">
        <w:rPr>
          <w:rFonts w:ascii="Calisto MT" w:hAnsi="Calisto MT" w:cstheme="majorBidi"/>
          <w:color w:val="191919"/>
        </w:rPr>
        <w:t>.</w:t>
      </w:r>
    </w:p>
    <w:p w14:paraId="7E07B12B" w14:textId="77777777" w:rsidR="0023512B" w:rsidRPr="00716DA1" w:rsidRDefault="009F663B" w:rsidP="00716DA1">
      <w:pPr>
        <w:spacing w:after="0"/>
        <w:ind w:firstLine="567"/>
        <w:jc w:val="both"/>
        <w:rPr>
          <w:rFonts w:ascii="Calisto MT" w:hAnsi="Calisto MT"/>
        </w:rPr>
      </w:pPr>
      <w:r w:rsidRPr="00716DA1">
        <w:rPr>
          <w:rFonts w:ascii="Calisto MT" w:hAnsi="Calisto MT" w:cstheme="majorBidi"/>
        </w:rPr>
        <w:t xml:space="preserve">Untuk </w:t>
      </w:r>
      <w:r w:rsidR="007D08C7" w:rsidRPr="00716DA1">
        <w:rPr>
          <w:rFonts w:ascii="Calisto MT" w:hAnsi="Calisto MT" w:cstheme="majorBidi"/>
        </w:rPr>
        <w:t>mengatas</w:t>
      </w:r>
      <w:r w:rsidR="00CA71EA" w:rsidRPr="00716DA1">
        <w:rPr>
          <w:rFonts w:ascii="Calisto MT" w:hAnsi="Calisto MT" w:cstheme="majorBidi"/>
        </w:rPr>
        <w:t xml:space="preserve">i dampak ekonomi akibat pandemi covid-19, </w:t>
      </w:r>
      <w:r w:rsidR="007D08C7" w:rsidRPr="00716DA1">
        <w:rPr>
          <w:rFonts w:ascii="Calisto MT" w:hAnsi="Calisto MT" w:cstheme="majorBidi"/>
        </w:rPr>
        <w:t>maka bumdes menjadi peran penting sebagai representasi pemeritah desa. sehingga dapat memberikan kon</w:t>
      </w:r>
      <w:r w:rsidR="00CA71EA" w:rsidRPr="00716DA1">
        <w:rPr>
          <w:rFonts w:ascii="Calisto MT" w:hAnsi="Calisto MT" w:cstheme="majorBidi"/>
        </w:rPr>
        <w:t>t</w:t>
      </w:r>
      <w:r w:rsidR="007D08C7" w:rsidRPr="00716DA1">
        <w:rPr>
          <w:rFonts w:ascii="Calisto MT" w:hAnsi="Calisto MT" w:cstheme="majorBidi"/>
        </w:rPr>
        <w:t>rib</w:t>
      </w:r>
      <w:r w:rsidR="00CA71EA" w:rsidRPr="00716DA1">
        <w:rPr>
          <w:rFonts w:ascii="Calisto MT" w:hAnsi="Calisto MT" w:cstheme="majorBidi"/>
        </w:rPr>
        <w:t>u</w:t>
      </w:r>
      <w:r w:rsidR="007D08C7" w:rsidRPr="00716DA1">
        <w:rPr>
          <w:rFonts w:ascii="Calisto MT" w:hAnsi="Calisto MT" w:cstheme="majorBidi"/>
        </w:rPr>
        <w:t>si yang ma</w:t>
      </w:r>
      <w:r w:rsidR="00CA71EA" w:rsidRPr="00716DA1">
        <w:rPr>
          <w:rFonts w:ascii="Calisto MT" w:hAnsi="Calisto MT" w:cstheme="majorBidi"/>
        </w:rPr>
        <w:t>ksimal dalam upay</w:t>
      </w:r>
      <w:r w:rsidR="007D08C7" w:rsidRPr="00716DA1">
        <w:rPr>
          <w:rFonts w:ascii="Calisto MT" w:hAnsi="Calisto MT" w:cstheme="majorBidi"/>
        </w:rPr>
        <w:t>a mengatasi berbagai persoalan yang dapat muncul di de</w:t>
      </w:r>
      <w:r w:rsidR="00CA71EA" w:rsidRPr="00716DA1">
        <w:rPr>
          <w:rFonts w:ascii="Calisto MT" w:hAnsi="Calisto MT" w:cstheme="majorBidi"/>
        </w:rPr>
        <w:t>sa akibat pandemi</w:t>
      </w:r>
      <w:r w:rsidR="007D08C7" w:rsidRPr="00716DA1">
        <w:rPr>
          <w:rFonts w:ascii="Calisto MT" w:hAnsi="Calisto MT" w:cstheme="majorBidi"/>
        </w:rPr>
        <w:t xml:space="preserve"> covid-19. </w:t>
      </w:r>
      <w:r w:rsidRPr="00716DA1">
        <w:rPr>
          <w:rFonts w:ascii="Calisto MT" w:hAnsi="Calisto MT" w:cstheme="majorBidi"/>
        </w:rPr>
        <w:t xml:space="preserve">Dengan solusi inovasi dan menggali potensi desa </w:t>
      </w:r>
      <w:r w:rsidR="00CA71EA" w:rsidRPr="00716DA1">
        <w:rPr>
          <w:rFonts w:ascii="Calisto MT" w:hAnsi="Calisto MT" w:cstheme="majorBidi"/>
        </w:rPr>
        <w:t xml:space="preserve">bumdes </w:t>
      </w:r>
      <w:r w:rsidRPr="00716DA1">
        <w:rPr>
          <w:rFonts w:ascii="Calisto MT" w:hAnsi="Calisto MT" w:cstheme="majorBidi"/>
        </w:rPr>
        <w:t>dapat ber</w:t>
      </w:r>
      <w:r w:rsidR="00CA71EA" w:rsidRPr="00716DA1">
        <w:rPr>
          <w:rFonts w:ascii="Calisto MT" w:hAnsi="Calisto MT" w:cstheme="majorBidi"/>
        </w:rPr>
        <w:t>konsolidasi</w:t>
      </w:r>
      <w:r w:rsidR="007D08C7" w:rsidRPr="00716DA1">
        <w:rPr>
          <w:rFonts w:ascii="Calisto MT" w:hAnsi="Calisto MT" w:cstheme="majorBidi"/>
        </w:rPr>
        <w:t xml:space="preserve"> </w:t>
      </w:r>
      <w:r w:rsidRPr="00716DA1">
        <w:rPr>
          <w:rFonts w:ascii="Calisto MT" w:hAnsi="Calisto MT" w:cstheme="majorBidi"/>
        </w:rPr>
        <w:t xml:space="preserve">dengan </w:t>
      </w:r>
      <w:r w:rsidR="007D08C7" w:rsidRPr="00716DA1">
        <w:rPr>
          <w:rFonts w:ascii="Calisto MT" w:hAnsi="Calisto MT" w:cstheme="majorBidi"/>
        </w:rPr>
        <w:t xml:space="preserve">lembaga, </w:t>
      </w:r>
      <w:r w:rsidRPr="00716DA1">
        <w:rPr>
          <w:rFonts w:ascii="Calisto MT" w:hAnsi="Calisto MT" w:cstheme="majorBidi"/>
        </w:rPr>
        <w:t xml:space="preserve">serta </w:t>
      </w:r>
      <w:r w:rsidR="007D08C7" w:rsidRPr="00716DA1">
        <w:rPr>
          <w:rFonts w:ascii="Calisto MT" w:hAnsi="Calisto MT" w:cstheme="majorBidi"/>
        </w:rPr>
        <w:t>refleksi keadaan dan melakukan transformasi organisasi, orientasi dan eksistensi. De</w:t>
      </w:r>
      <w:r w:rsidRPr="00716DA1">
        <w:rPr>
          <w:rFonts w:ascii="Calisto MT" w:hAnsi="Calisto MT" w:cstheme="majorBidi"/>
        </w:rPr>
        <w:t xml:space="preserve">ngan demikian bahwa </w:t>
      </w:r>
      <w:r w:rsidR="007D08C7" w:rsidRPr="00716DA1">
        <w:rPr>
          <w:rFonts w:ascii="Calisto MT" w:hAnsi="Calisto MT" w:cstheme="majorBidi"/>
        </w:rPr>
        <w:t>untuk dapat mengembangkan</w:t>
      </w:r>
      <w:r w:rsidRPr="00716DA1">
        <w:rPr>
          <w:rFonts w:ascii="Calisto MT" w:hAnsi="Calisto MT" w:cstheme="majorBidi"/>
        </w:rPr>
        <w:t xml:space="preserve"> bumdes perlu adanya</w:t>
      </w:r>
      <w:r w:rsidR="007D08C7" w:rsidRPr="00716DA1">
        <w:rPr>
          <w:rFonts w:ascii="Calisto MT" w:hAnsi="Calisto MT" w:cstheme="majorBidi"/>
        </w:rPr>
        <w:t xml:space="preserve"> strategi </w:t>
      </w:r>
      <w:r w:rsidRPr="00716DA1">
        <w:rPr>
          <w:rFonts w:ascii="Calisto MT" w:hAnsi="Calisto MT" w:cstheme="majorBidi"/>
        </w:rPr>
        <w:t xml:space="preserve">inovasi dan potensi </w:t>
      </w:r>
      <w:r w:rsidR="007D08C7" w:rsidRPr="00716DA1">
        <w:rPr>
          <w:rFonts w:ascii="Calisto MT" w:hAnsi="Calisto MT" w:cstheme="majorBidi"/>
        </w:rPr>
        <w:t xml:space="preserve">yang baru </w:t>
      </w:r>
      <w:r w:rsidRPr="00716DA1">
        <w:rPr>
          <w:rFonts w:ascii="Calisto MT" w:hAnsi="Calisto MT" w:cstheme="majorBidi"/>
        </w:rPr>
        <w:t xml:space="preserve">agar </w:t>
      </w:r>
      <w:r w:rsidR="007D08C7" w:rsidRPr="00716DA1">
        <w:rPr>
          <w:rFonts w:ascii="Calisto MT" w:hAnsi="Calisto MT" w:cstheme="majorBidi"/>
        </w:rPr>
        <w:t xml:space="preserve">usaha yang terdampak covid-19 </w:t>
      </w:r>
      <w:r w:rsidRPr="00716DA1">
        <w:rPr>
          <w:rFonts w:ascii="Calisto MT" w:hAnsi="Calisto MT" w:cstheme="majorBidi"/>
        </w:rPr>
        <w:t xml:space="preserve">dapat kembali menjadi pulih. </w:t>
      </w:r>
    </w:p>
    <w:p w14:paraId="0824B8D5" w14:textId="77777777" w:rsidR="00363D4B" w:rsidRPr="00716DA1" w:rsidRDefault="009F663B" w:rsidP="00716DA1">
      <w:pPr>
        <w:spacing w:after="0"/>
        <w:ind w:firstLine="567"/>
        <w:jc w:val="both"/>
        <w:rPr>
          <w:rFonts w:ascii="Calisto MT" w:hAnsi="Calisto MT" w:cstheme="majorBidi"/>
        </w:rPr>
      </w:pPr>
      <w:r w:rsidRPr="00716DA1">
        <w:rPr>
          <w:rFonts w:ascii="Calisto MT" w:hAnsi="Calisto MT" w:cstheme="majorBidi"/>
        </w:rPr>
        <w:t>Keberadaan bumdes dapat diharapkan untuk</w:t>
      </w:r>
      <w:r w:rsidR="007D08C7" w:rsidRPr="00716DA1">
        <w:rPr>
          <w:rFonts w:ascii="Calisto MT" w:hAnsi="Calisto MT" w:cstheme="majorBidi"/>
        </w:rPr>
        <w:t xml:space="preserve"> m</w:t>
      </w:r>
      <w:r w:rsidRPr="00716DA1">
        <w:rPr>
          <w:rFonts w:ascii="Calisto MT" w:hAnsi="Calisto MT" w:cstheme="majorBidi"/>
        </w:rPr>
        <w:t>eningkatkan kapasitas masyarakat</w:t>
      </w:r>
      <w:r w:rsidR="007D08C7" w:rsidRPr="00716DA1">
        <w:rPr>
          <w:rFonts w:ascii="Calisto MT" w:hAnsi="Calisto MT" w:cstheme="majorBidi"/>
        </w:rPr>
        <w:t xml:space="preserve"> desa dalam pengelolaan bumdes secara berkelanjutan dan </w:t>
      </w:r>
      <w:r w:rsidRPr="00716DA1">
        <w:rPr>
          <w:rFonts w:ascii="Calisto MT" w:hAnsi="Calisto MT" w:cstheme="majorBidi"/>
        </w:rPr>
        <w:t xml:space="preserve">menciptakan </w:t>
      </w:r>
      <w:r w:rsidR="007D08C7" w:rsidRPr="00716DA1">
        <w:rPr>
          <w:rFonts w:ascii="Calisto MT" w:hAnsi="Calisto MT" w:cstheme="majorBidi"/>
        </w:rPr>
        <w:t xml:space="preserve">partisipasi masyarakat desa terhadap bumdes juga tidak lagi berkurang. </w:t>
      </w:r>
      <w:r w:rsidRPr="00716DA1">
        <w:rPr>
          <w:rFonts w:ascii="Calisto MT" w:hAnsi="Calisto MT" w:cstheme="majorBidi"/>
        </w:rPr>
        <w:t>Untuk bangkit kembali dari keterpurukan perkonomian dalam bumdes perlu adanya p</w:t>
      </w:r>
      <w:r w:rsidR="007D08C7" w:rsidRPr="00716DA1">
        <w:rPr>
          <w:rFonts w:ascii="Calisto MT" w:hAnsi="Calisto MT" w:cstheme="majorBidi"/>
        </w:rPr>
        <w:t xml:space="preserve">erkembangan potensi di desa tersebut dengan membentuk inovasi dalam pola pemikiran ide-ide sehingga dapat dijadikan sebagai suatu inovasi yang berpotensi meningkatkan perekonomian di perdesaan. </w:t>
      </w:r>
      <w:r w:rsidR="007C579D" w:rsidRPr="00716DA1">
        <w:rPr>
          <w:rFonts w:ascii="Calisto MT" w:hAnsi="Calisto MT" w:cstheme="majorBidi"/>
        </w:rPr>
        <w:fldChar w:fldCharType="begin"/>
      </w:r>
      <w:r w:rsidR="000C7FBA" w:rsidRPr="00716DA1">
        <w:rPr>
          <w:rFonts w:ascii="Calisto MT" w:hAnsi="Calisto MT" w:cstheme="majorBidi"/>
        </w:rPr>
        <w:instrText xml:space="preserve"> ADDIN ZOTERO_ITEM CSL_CITATION {"citationID":"Om8f6FSt","properties":{"formattedCitation":"(Irdansyah &amp; Meiyani, 2018)","plainCitation":"(Irdansyah &amp; Meiyani, 2018)","noteIndex":0},"citationItems":[{"id":909,"uris":["http://zotero.org/users/6084947/items/ME58WFAN"],"uri":["http://zotero.org/users/6084947/items/ME58WFAN"],"itemData":{"id":909,"type":"article-journal","container-title":"Jurnal Sosiologi Pendidikan","issue":"2","title":"REKONSTRUKSI SOSIAL EKONOMI (STUDI BUMDES SEBAGAI PEMBERDAYAAN MASYARAKAT NELAYAN DESA SANGIANG KABUPATEN BIMA","volume":"VI","author":[{"family":"Irdansyah","given":""},{"family":"Meiyani","given":"Eliza"}],"issued":{"date-parts":[["2018"]]}}}],"schema":"https://github.com/citation-style-language/schema/raw/master/csl-citation.json"} </w:instrText>
      </w:r>
      <w:r w:rsidR="007C579D" w:rsidRPr="00716DA1">
        <w:rPr>
          <w:rFonts w:ascii="Calisto MT" w:hAnsi="Calisto MT" w:cstheme="majorBidi"/>
        </w:rPr>
        <w:fldChar w:fldCharType="separate"/>
      </w:r>
      <w:r w:rsidR="000C7FBA" w:rsidRPr="00716DA1">
        <w:rPr>
          <w:rFonts w:ascii="Calisto MT" w:hAnsi="Calisto MT" w:cs="Times New Roman"/>
        </w:rPr>
        <w:t>(Irdansyah &amp; Meiyani, 2018)</w:t>
      </w:r>
      <w:r w:rsidR="007C579D" w:rsidRPr="00716DA1">
        <w:rPr>
          <w:rFonts w:ascii="Calisto MT" w:hAnsi="Calisto MT" w:cstheme="majorBidi"/>
        </w:rPr>
        <w:fldChar w:fldCharType="end"/>
      </w:r>
    </w:p>
    <w:p w14:paraId="03D380C0" w14:textId="77777777" w:rsidR="0023512B" w:rsidRPr="00716DA1" w:rsidRDefault="007D08C7" w:rsidP="00716DA1">
      <w:pPr>
        <w:spacing w:after="0"/>
        <w:ind w:firstLine="567"/>
        <w:jc w:val="both"/>
        <w:rPr>
          <w:rFonts w:ascii="Calisto MT" w:hAnsi="Calisto MT" w:cstheme="majorBidi"/>
        </w:rPr>
      </w:pPr>
      <w:r w:rsidRPr="00716DA1">
        <w:rPr>
          <w:rFonts w:ascii="Calisto MT" w:hAnsi="Calisto MT" w:cstheme="majorBidi"/>
          <w:color w:val="191919"/>
        </w:rPr>
        <w:t xml:space="preserve">Dengan hal tersebut peran bumdes mampu melakukan inovasi dengan berbagai jenis usaha atau ide belum pernah ada di dalam bumdes. Jenis usaha yang dapat dilakukan </w:t>
      </w:r>
      <w:r w:rsidR="00363D4B" w:rsidRPr="00716DA1">
        <w:rPr>
          <w:rFonts w:ascii="Calisto MT" w:hAnsi="Calisto MT" w:cstheme="majorBidi"/>
          <w:color w:val="191919"/>
        </w:rPr>
        <w:t>oleh bumdes dalam masa pandemic</w:t>
      </w:r>
      <w:r w:rsidRPr="00716DA1">
        <w:rPr>
          <w:rFonts w:ascii="Calisto MT" w:hAnsi="Calisto MT" w:cstheme="majorBidi"/>
          <w:color w:val="191919"/>
        </w:rPr>
        <w:t xml:space="preserve">covid-19 seperti  </w:t>
      </w:r>
      <w:r w:rsidRPr="00716DA1">
        <w:rPr>
          <w:rFonts w:ascii="Calisto MT" w:hAnsi="Calisto MT" w:cstheme="majorBidi"/>
        </w:rPr>
        <w:t>pemasar</w:t>
      </w:r>
      <w:r w:rsidR="00363D4B" w:rsidRPr="00716DA1">
        <w:rPr>
          <w:rFonts w:ascii="Calisto MT" w:hAnsi="Calisto MT" w:cstheme="majorBidi"/>
        </w:rPr>
        <w:t>an</w:t>
      </w:r>
      <w:r w:rsidRPr="00716DA1">
        <w:rPr>
          <w:rFonts w:ascii="Calisto MT" w:hAnsi="Calisto MT" w:cstheme="majorBidi"/>
        </w:rPr>
        <w:t xml:space="preserve"> produk pertanian, perkebunan, peternakan, kerajinan, produksi dan perdagangan es batu, sarana prosuksi pertanian, usaha pertanian, peternakan perkebunan, dan pengolahan hasil komoditi desa, kredit pembiayan produksi, penyediaan input produksi, penyediaan peralatan produksi agro, pengumpulan produk agro, penyediaan pergudangan, </w:t>
      </w:r>
      <w:r w:rsidRPr="00716DA1">
        <w:rPr>
          <w:rFonts w:ascii="Calisto MT" w:hAnsi="Calisto MT" w:cstheme="majorBidi"/>
        </w:rPr>
        <w:lastRenderedPageBreak/>
        <w:t>penyediaan transp</w:t>
      </w:r>
      <w:r w:rsidR="00E82A8F" w:rsidRPr="00716DA1">
        <w:rPr>
          <w:rFonts w:ascii="Calisto MT" w:hAnsi="Calisto MT" w:cstheme="majorBidi"/>
        </w:rPr>
        <w:t xml:space="preserve">ortasi, hingga pemasaran produk agro, </w:t>
      </w:r>
      <w:r w:rsidRPr="00716DA1">
        <w:rPr>
          <w:rFonts w:ascii="Calisto MT" w:hAnsi="Calisto MT" w:cstheme="majorBidi"/>
        </w:rPr>
        <w:t>serta mampu mengembangkan bumdes agar</w:t>
      </w:r>
      <w:r w:rsidR="00E82A8F" w:rsidRPr="00716DA1">
        <w:rPr>
          <w:rFonts w:ascii="Calisto MT" w:hAnsi="Calisto MT" w:cstheme="majorBidi"/>
        </w:rPr>
        <w:t xml:space="preserve"> usaha dimasa pandemi</w:t>
      </w:r>
      <w:r w:rsidRPr="00716DA1">
        <w:rPr>
          <w:rFonts w:ascii="Calisto MT" w:hAnsi="Calisto MT" w:cstheme="majorBidi"/>
        </w:rPr>
        <w:t xml:space="preserve"> covid-19 </w:t>
      </w:r>
      <w:r w:rsidR="00E82A8F" w:rsidRPr="00716DA1">
        <w:rPr>
          <w:rFonts w:ascii="Calisto MT" w:hAnsi="Calisto MT" w:cstheme="majorBidi"/>
        </w:rPr>
        <w:t>dapat ber</w:t>
      </w:r>
      <w:r w:rsidRPr="00716DA1">
        <w:rPr>
          <w:rFonts w:ascii="Calisto MT" w:hAnsi="Calisto MT" w:cstheme="majorBidi"/>
        </w:rPr>
        <w:t xml:space="preserve">inovasi dengan melihat potensi yang ada di perdesaan. </w:t>
      </w:r>
      <w:r w:rsidR="007C579D" w:rsidRPr="00716DA1">
        <w:rPr>
          <w:rFonts w:ascii="Calisto MT" w:hAnsi="Calisto MT" w:cstheme="majorBidi"/>
        </w:rPr>
        <w:fldChar w:fldCharType="begin"/>
      </w:r>
      <w:r w:rsidR="000C7FBA" w:rsidRPr="00716DA1">
        <w:rPr>
          <w:rFonts w:ascii="Calisto MT" w:hAnsi="Calisto MT" w:cstheme="majorBidi"/>
        </w:rPr>
        <w:instrText xml:space="preserve"> ADDIN ZOTERO_ITEM CSL_CITATION {"citationID":"W42Id4nR","properties":{"formattedCitation":"(Pusat studi perdesaan dan kawasan ugm, 2020)","plainCitation":"(Pusat studi perdesaan dan kawasan ugm, 2020)","noteIndex":0},"citationItems":[{"id":903,"uris":["http://zotero.org/users/6084947/items/F74VCPZ2"],"uri":["http://zotero.org/users/6084947/items/F74VCPZ2"],"itemData":{"id":903,"type":"post-weblog","language":"en-US","title":"BUMDes dan Pengembangan Ekonomi Lokal Pada Masa Pendemi COVID-19","URL":"https://pspk.ugm.ac.id/bumdes-dan-pengembangan-ekonomi-lokal-pada-masa-pendemi-covid-19/","author":[{"family":"Pusat studi perdesaan dan kawasan ugm","given":""}],"accessed":{"date-parts":[["2021",10,14]]},"issued":{"date-parts":[["2020"]]}}}],"schema":"https://github.com/citation-style-language/schema/raw/master/csl-citation.json"} </w:instrText>
      </w:r>
      <w:r w:rsidR="007C579D" w:rsidRPr="00716DA1">
        <w:rPr>
          <w:rFonts w:ascii="Calisto MT" w:hAnsi="Calisto MT" w:cstheme="majorBidi"/>
        </w:rPr>
        <w:fldChar w:fldCharType="separate"/>
      </w:r>
      <w:r w:rsidR="000C7FBA" w:rsidRPr="00716DA1">
        <w:rPr>
          <w:rFonts w:ascii="Calisto MT" w:hAnsi="Calisto MT" w:cs="Times New Roman"/>
        </w:rPr>
        <w:t>(Pusat studi perdesaan dan kawasan ugm, 2020)</w:t>
      </w:r>
      <w:r w:rsidR="007C579D" w:rsidRPr="00716DA1">
        <w:rPr>
          <w:rFonts w:ascii="Calisto MT" w:hAnsi="Calisto MT" w:cstheme="majorBidi"/>
        </w:rPr>
        <w:fldChar w:fldCharType="end"/>
      </w:r>
    </w:p>
    <w:p w14:paraId="63FEF028" w14:textId="77777777" w:rsidR="00E5647B" w:rsidRPr="00716DA1" w:rsidRDefault="00E5647B" w:rsidP="00716DA1">
      <w:pPr>
        <w:spacing w:after="0"/>
        <w:ind w:firstLine="567"/>
        <w:jc w:val="both"/>
        <w:rPr>
          <w:rFonts w:ascii="Calisto MT" w:hAnsi="Calisto MT" w:cstheme="majorBidi"/>
        </w:rPr>
      </w:pPr>
      <w:r w:rsidRPr="00716DA1">
        <w:rPr>
          <w:rFonts w:ascii="Calisto MT" w:hAnsi="Calisto MT" w:cstheme="majorBidi"/>
        </w:rPr>
        <w:t xml:space="preserve">Dengan demikian bahwa mengenai penjelasan permasalahan diatas, perlu adanya inovasi dan potensi dalam pengelolaan bumdes pada pandemi Covid-19 di Indonesia. </w:t>
      </w:r>
    </w:p>
    <w:p w14:paraId="46502764" w14:textId="77777777" w:rsidR="0023512B" w:rsidRPr="00716DA1" w:rsidRDefault="0023512B" w:rsidP="00305D2D">
      <w:pPr>
        <w:spacing w:after="0"/>
        <w:ind w:firstLine="720"/>
        <w:jc w:val="both"/>
        <w:rPr>
          <w:rFonts w:ascii="Calisto MT" w:hAnsi="Calisto MT" w:cstheme="majorBidi"/>
        </w:rPr>
      </w:pPr>
    </w:p>
    <w:p w14:paraId="0C0400A5" w14:textId="77777777" w:rsidR="0023512B" w:rsidRPr="00716DA1" w:rsidRDefault="00B05C33" w:rsidP="00A27B44">
      <w:pPr>
        <w:spacing w:after="0"/>
        <w:rPr>
          <w:rFonts w:ascii="Calisto MT" w:hAnsi="Calisto MT" w:cstheme="majorBidi"/>
          <w:b/>
          <w:bCs/>
        </w:rPr>
      </w:pPr>
      <w:r w:rsidRPr="00716DA1">
        <w:rPr>
          <w:rFonts w:ascii="Calisto MT" w:hAnsi="Calisto MT" w:cstheme="majorBidi"/>
          <w:b/>
          <w:bCs/>
        </w:rPr>
        <w:t>KAJIAN</w:t>
      </w:r>
      <w:r w:rsidR="007D08C7" w:rsidRPr="00716DA1">
        <w:rPr>
          <w:rFonts w:ascii="Calisto MT" w:hAnsi="Calisto MT" w:cstheme="majorBidi"/>
          <w:b/>
          <w:bCs/>
        </w:rPr>
        <w:t xml:space="preserve"> PUSTAKA</w:t>
      </w:r>
    </w:p>
    <w:p w14:paraId="10998134" w14:textId="77777777" w:rsidR="0023512B" w:rsidRPr="00716DA1" w:rsidRDefault="007D08C7" w:rsidP="00716DA1">
      <w:pPr>
        <w:pStyle w:val="Default"/>
        <w:spacing w:line="276" w:lineRule="auto"/>
        <w:ind w:firstLine="567"/>
        <w:jc w:val="both"/>
        <w:rPr>
          <w:rFonts w:ascii="Calisto MT" w:hAnsi="Calisto MT" w:cstheme="majorBidi"/>
          <w:sz w:val="22"/>
          <w:szCs w:val="22"/>
        </w:rPr>
      </w:pPr>
      <w:r w:rsidRPr="00716DA1">
        <w:rPr>
          <w:rFonts w:ascii="Calisto MT" w:hAnsi="Calisto MT" w:cstheme="majorBidi"/>
          <w:sz w:val="22"/>
          <w:szCs w:val="22"/>
        </w:rPr>
        <w:t xml:space="preserve">Berdasarkan penjelasan diatas, peneliti mengemukakan beberapa penelitian terdahulu yaitu </w:t>
      </w:r>
      <w:r w:rsidRPr="00716DA1">
        <w:rPr>
          <w:rFonts w:ascii="Calisto MT" w:hAnsi="Calisto MT" w:cstheme="majorBidi"/>
          <w:i/>
          <w:iCs/>
          <w:sz w:val="22"/>
          <w:szCs w:val="22"/>
        </w:rPr>
        <w:t xml:space="preserve">Digital tourism transformation </w:t>
      </w:r>
      <w:r w:rsidRPr="00716DA1">
        <w:rPr>
          <w:rFonts w:ascii="Calisto MT" w:hAnsi="Calisto MT" w:cstheme="majorBidi"/>
          <w:sz w:val="22"/>
          <w:szCs w:val="22"/>
        </w:rPr>
        <w:t>(</w:t>
      </w:r>
      <w:r w:rsidRPr="00716DA1">
        <w:rPr>
          <w:rFonts w:ascii="Calisto MT" w:hAnsi="Calisto MT" w:cstheme="majorBidi"/>
          <w:i/>
          <w:iCs/>
          <w:sz w:val="22"/>
          <w:szCs w:val="22"/>
        </w:rPr>
        <w:t>virtual traveling</w:t>
      </w:r>
      <w:r w:rsidRPr="00716DA1">
        <w:rPr>
          <w:rFonts w:ascii="Calisto MT" w:hAnsi="Calisto MT" w:cstheme="majorBidi"/>
          <w:sz w:val="22"/>
          <w:szCs w:val="22"/>
        </w:rPr>
        <w:t xml:space="preserve">) sebagai solusi dampak covid-19 pada sektor pariwisata di desa kampial, </w:t>
      </w:r>
      <w:proofErr w:type="gramStart"/>
      <w:r w:rsidRPr="00716DA1">
        <w:rPr>
          <w:rFonts w:ascii="Calisto MT" w:hAnsi="Calisto MT" w:cstheme="majorBidi"/>
          <w:sz w:val="22"/>
          <w:szCs w:val="22"/>
        </w:rPr>
        <w:t>bali,  Putu</w:t>
      </w:r>
      <w:proofErr w:type="gramEnd"/>
      <w:r w:rsidRPr="00716DA1">
        <w:rPr>
          <w:rFonts w:ascii="Calisto MT" w:hAnsi="Calisto MT" w:cstheme="majorBidi"/>
          <w:sz w:val="22"/>
          <w:szCs w:val="22"/>
        </w:rPr>
        <w:t xml:space="preserve"> Anggariani, I Gusti Ngurah Darma Paramartha</w:t>
      </w:r>
      <w:r w:rsidRPr="00716DA1">
        <w:rPr>
          <w:rFonts w:ascii="Calisto MT" w:hAnsi="Calisto MT" w:cstheme="majorBidi"/>
          <w:b/>
          <w:bCs/>
          <w:sz w:val="22"/>
          <w:szCs w:val="22"/>
        </w:rPr>
        <w:t xml:space="preserve">, </w:t>
      </w:r>
      <w:r w:rsidRPr="00716DA1">
        <w:rPr>
          <w:rFonts w:ascii="Calisto MT" w:hAnsi="Calisto MT" w:cstheme="majorBidi"/>
          <w:sz w:val="22"/>
          <w:szCs w:val="22"/>
        </w:rPr>
        <w:t xml:space="preserve"> Empowerment : Jurnal Pengabdian Masyarakat, Vol. 04 Nomor 01. 2021.  Permasalahan ini khususnya di kalangan pegiat pariwisata yang di PHK ataupun dirumahkan akibat pandemi COVID-19. Adanya pelatihan </w:t>
      </w:r>
      <w:r w:rsidRPr="00716DA1">
        <w:rPr>
          <w:rFonts w:ascii="Calisto MT" w:hAnsi="Calisto MT" w:cstheme="majorBidi"/>
          <w:i/>
          <w:iCs/>
          <w:sz w:val="22"/>
          <w:szCs w:val="22"/>
        </w:rPr>
        <w:t xml:space="preserve">Digital Tourism Tranformation </w:t>
      </w:r>
      <w:r w:rsidRPr="00716DA1">
        <w:rPr>
          <w:rFonts w:ascii="Calisto MT" w:hAnsi="Calisto MT" w:cstheme="majorBidi"/>
          <w:sz w:val="22"/>
          <w:szCs w:val="22"/>
        </w:rPr>
        <w:t xml:space="preserve">merupakan salah solusi untuk meningkatkan produktifitas, inovasi dalam mengatasi permasalahan yang sedang di hadapi oleh warga di desa Kampial. Untuk mempromosikan kembali wisata Bali kepada masyarakat, </w:t>
      </w:r>
      <w:r w:rsidRPr="00716DA1">
        <w:rPr>
          <w:rFonts w:ascii="Calisto MT" w:hAnsi="Calisto MT" w:cstheme="majorBidi"/>
          <w:i/>
          <w:iCs/>
          <w:sz w:val="22"/>
          <w:szCs w:val="22"/>
        </w:rPr>
        <w:t xml:space="preserve">Virtual Traveling </w:t>
      </w:r>
      <w:r w:rsidRPr="00716DA1">
        <w:rPr>
          <w:rFonts w:ascii="Calisto MT" w:hAnsi="Calisto MT" w:cstheme="majorBidi"/>
          <w:sz w:val="22"/>
          <w:szCs w:val="22"/>
        </w:rPr>
        <w:t xml:space="preserve">atau </w:t>
      </w:r>
      <w:r w:rsidRPr="00716DA1">
        <w:rPr>
          <w:rFonts w:ascii="Calisto MT" w:hAnsi="Calisto MT" w:cstheme="majorBidi"/>
          <w:i/>
          <w:iCs/>
          <w:sz w:val="22"/>
          <w:szCs w:val="22"/>
        </w:rPr>
        <w:t xml:space="preserve">Virtual Reality </w:t>
      </w:r>
      <w:r w:rsidRPr="00716DA1">
        <w:rPr>
          <w:rFonts w:ascii="Calisto MT" w:hAnsi="Calisto MT" w:cstheme="majorBidi"/>
          <w:sz w:val="22"/>
          <w:szCs w:val="22"/>
        </w:rPr>
        <w:t xml:space="preserve">dapat digunakan untuk memperkenalkan, mengingatkan, dan juga menarik calon-calon wisatawan baik yang sudah pernah berkunjung ke Bali, maupun calon wisatawan baru. Dimana warga akan digiring bergerak menuju era society 5.0 melaui pelatihan </w:t>
      </w:r>
      <w:r w:rsidRPr="00716DA1">
        <w:rPr>
          <w:rFonts w:ascii="Calisto MT" w:hAnsi="Calisto MT" w:cstheme="majorBidi"/>
          <w:i/>
          <w:iCs/>
          <w:sz w:val="22"/>
          <w:szCs w:val="22"/>
        </w:rPr>
        <w:t xml:space="preserve">Digital Tourism Tranformation </w:t>
      </w:r>
      <w:r w:rsidRPr="00716DA1">
        <w:rPr>
          <w:rFonts w:ascii="Calisto MT" w:hAnsi="Calisto MT" w:cstheme="majorBidi"/>
          <w:sz w:val="22"/>
          <w:szCs w:val="22"/>
        </w:rPr>
        <w:t xml:space="preserve">khususnya </w:t>
      </w:r>
      <w:r w:rsidRPr="00716DA1">
        <w:rPr>
          <w:rFonts w:ascii="Calisto MT" w:hAnsi="Calisto MT" w:cstheme="majorBidi"/>
          <w:i/>
          <w:iCs/>
          <w:sz w:val="22"/>
          <w:szCs w:val="22"/>
        </w:rPr>
        <w:t>Virtual Traveling</w:t>
      </w:r>
      <w:r w:rsidRPr="00716DA1">
        <w:rPr>
          <w:rFonts w:ascii="Calisto MT" w:hAnsi="Calisto MT" w:cstheme="majorBidi"/>
          <w:sz w:val="22"/>
          <w:szCs w:val="22"/>
        </w:rPr>
        <w:t xml:space="preserve">. Metode yang digunakan adalah observasi permasalahan, mewawancarai warga </w:t>
      </w:r>
      <w:proofErr w:type="gramStart"/>
      <w:r w:rsidRPr="00716DA1">
        <w:rPr>
          <w:rFonts w:ascii="Calisto MT" w:hAnsi="Calisto MT" w:cstheme="majorBidi"/>
          <w:sz w:val="22"/>
          <w:szCs w:val="22"/>
        </w:rPr>
        <w:t>terdampak ,</w:t>
      </w:r>
      <w:proofErr w:type="gramEnd"/>
      <w:r w:rsidRPr="00716DA1">
        <w:rPr>
          <w:rFonts w:ascii="Calisto MT" w:hAnsi="Calisto MT" w:cstheme="majorBidi"/>
          <w:sz w:val="22"/>
          <w:szCs w:val="22"/>
        </w:rPr>
        <w:t xml:space="preserve"> sosialisasi pelatihan dan pelatihan kepada warga. . Hasil pengabdian masyarakat ini yaitu didapatkan beberapa warga yang kehilangan pekerjaan dikarenakan adanya pandemi COVID-19. Warga yang terdampak salah satunya akan diwawancari lebih dalam, lalu pertanyaan yang diberikan yaitu seputar dampak yang dirasakan ketika pandemi sehingga kehilangan pekerjaan. Wawancara terlaksana dengan </w:t>
      </w:r>
      <w:proofErr w:type="gramStart"/>
      <w:r w:rsidRPr="00716DA1">
        <w:rPr>
          <w:rFonts w:ascii="Calisto MT" w:hAnsi="Calisto MT" w:cstheme="majorBidi"/>
          <w:sz w:val="22"/>
          <w:szCs w:val="22"/>
        </w:rPr>
        <w:t>baik ,</w:t>
      </w:r>
      <w:proofErr w:type="gramEnd"/>
      <w:r w:rsidRPr="00716DA1">
        <w:rPr>
          <w:rFonts w:ascii="Calisto MT" w:hAnsi="Calisto MT" w:cstheme="majorBidi"/>
          <w:sz w:val="22"/>
          <w:szCs w:val="22"/>
        </w:rPr>
        <w:t xml:space="preserve"> serta sosialisasi dan pelatihan kepada warga sangat disimak dengan antusiasme yang tinggi serta bertambahnya pengetahuan warga akan peran dan inovasi digitalisasi pada sektor pariwisata melalui sosialisasi dan pelatihan </w:t>
      </w:r>
      <w:r w:rsidRPr="00716DA1">
        <w:rPr>
          <w:rFonts w:ascii="Calisto MT" w:hAnsi="Calisto MT" w:cstheme="majorBidi"/>
          <w:i/>
          <w:iCs/>
          <w:sz w:val="22"/>
          <w:szCs w:val="22"/>
        </w:rPr>
        <w:t>Virtual Traveling</w:t>
      </w:r>
      <w:r w:rsidRPr="00716DA1">
        <w:rPr>
          <w:rFonts w:ascii="Calisto MT" w:hAnsi="Calisto MT" w:cstheme="majorBidi"/>
          <w:sz w:val="22"/>
          <w:szCs w:val="22"/>
        </w:rPr>
        <w:t xml:space="preserve">. </w:t>
      </w:r>
    </w:p>
    <w:p w14:paraId="6BFE5166" w14:textId="77777777" w:rsidR="0023512B" w:rsidRPr="00716DA1" w:rsidRDefault="007D08C7" w:rsidP="00716DA1">
      <w:pPr>
        <w:pStyle w:val="Default"/>
        <w:spacing w:line="276" w:lineRule="auto"/>
        <w:ind w:firstLine="567"/>
        <w:jc w:val="both"/>
        <w:rPr>
          <w:rFonts w:ascii="Calisto MT" w:hAnsi="Calisto MT" w:cstheme="majorBidi"/>
          <w:sz w:val="22"/>
          <w:szCs w:val="22"/>
        </w:rPr>
      </w:pPr>
      <w:r w:rsidRPr="00716DA1">
        <w:rPr>
          <w:rFonts w:ascii="Calisto MT" w:hAnsi="Calisto MT" w:cstheme="majorBidi"/>
          <w:sz w:val="22"/>
          <w:szCs w:val="22"/>
        </w:rPr>
        <w:t xml:space="preserve">Optimalisasi Peran BUM Desa dalam Pengembangan Ekonomi Perdesaan di Masa Pandemi Covid-19, Rizki </w:t>
      </w:r>
      <w:proofErr w:type="gramStart"/>
      <w:r w:rsidRPr="00716DA1">
        <w:rPr>
          <w:rFonts w:ascii="Calisto MT" w:hAnsi="Calisto MT" w:cstheme="majorBidi"/>
          <w:sz w:val="22"/>
          <w:szCs w:val="22"/>
        </w:rPr>
        <w:t>Zakariyaa,Jurnal</w:t>
      </w:r>
      <w:proofErr w:type="gramEnd"/>
      <w:r w:rsidRPr="00716DA1">
        <w:rPr>
          <w:rFonts w:ascii="Calisto MT" w:hAnsi="Calisto MT" w:cstheme="majorBidi"/>
          <w:sz w:val="22"/>
          <w:szCs w:val="22"/>
        </w:rPr>
        <w:t xml:space="preserve"> Ekonomi Indonesia, Volume 9 nomor 3, 2020. Pandemi Covid-19 berdampak negatif pada aktivitas sosial-ekonomi masyarakat perdesaan. Penelitian ini bertujuan menguraikan urgensi dan strategi optimalisasi peran Badan Usaha Milik Desa (BUM Desa) dalam mengembangkan ekonomi perdesaan di tengah pandemi. Metode penelitian yang digunakan, yaitu deskriptif kualitatif dengan pendekatan kasus dan tinjauan regulasi. Hasil penelitian menunjukkan urgensi BUM Desa karena kontribusinya yang besar bagi desa, tetapi terdisrupsi oleh pandemi. Upaya optimalisasi peran BUM Desa di antaranya dengan mendorong BUM Desa sebagai penyedia bahan makanan pokok di desa, bekerjasama dengan berbagai pihak eksternal, </w:t>
      </w:r>
      <w:r w:rsidRPr="00716DA1">
        <w:rPr>
          <w:rFonts w:ascii="Calisto MT" w:hAnsi="Calisto MT" w:cstheme="majorBidi"/>
          <w:sz w:val="22"/>
          <w:szCs w:val="22"/>
        </w:rPr>
        <w:lastRenderedPageBreak/>
        <w:t>pemberian insentif dan kredit modal kerja, dan dilakukannya pendidikan dan pelatihan SDM pengelola.</w:t>
      </w:r>
    </w:p>
    <w:p w14:paraId="1685A806" w14:textId="77777777" w:rsidR="0023512B" w:rsidRPr="00716DA1" w:rsidRDefault="007D08C7" w:rsidP="00716DA1">
      <w:pPr>
        <w:autoSpaceDE w:val="0"/>
        <w:autoSpaceDN w:val="0"/>
        <w:adjustRightInd w:val="0"/>
        <w:spacing w:after="0"/>
        <w:ind w:firstLine="567"/>
        <w:jc w:val="both"/>
        <w:rPr>
          <w:rFonts w:ascii="Calisto MT" w:hAnsi="Calisto MT" w:cstheme="majorBidi"/>
        </w:rPr>
      </w:pPr>
      <w:r w:rsidRPr="00716DA1">
        <w:rPr>
          <w:rFonts w:ascii="Calisto MT" w:hAnsi="Calisto MT" w:cstheme="majorBidi"/>
        </w:rPr>
        <w:t>Pengelolaan Badan Usaha Milik Desa (Bumdes) Ditengah Pandemi Covid 19 (Studi Di Desa Wiau Kecamatan Posumaen Kabupaten Minahasa Tenggara) Ardiki Valdi Exelino Wojongan, Jurnal Politico, Volume 10 Nomor 4 20201. Badan Usaha Milik Desa (BUMDes) merupakan lembaga usaha desa yang dikelola oleh masyarakat dan pemerintahan desa dalam upaya memperkuat perekonomian desa dan dibentuk berdasarkan kebutuhan dan potensi desa. Pada awal tahun 2020, dunia dikagetkan dengan munculnya pandemi virus corona atau covid 19 yang menyerang secara global di hampir seluruh dunia termasuk Indonesia, yang mengakibatkan lumpuhnya kehidupan baik segi sosial, politik dan ekonomi. Tujuan badan usaha milik desa, peneliti melihat peluang yang terbuka lebar pengelola Bumdes untuk berperan serta membangkitkan perekonomian masyarakat desa serta membangkitkan gairah roda ekonomi. Dengan tunjangan dana desa serta dukungan regulasi dari pemerintah pusat daerah, menjadikan Bumdes layak untuk diberdayakan demi mengantisipasi badai resesi ekonomi akibat pandemic covid 19. Dengan menggunakan metode kualitatif, penelitian ini akan mengkaji bagaimana pengelolaan BUMDes di Desa Wiau Kecamatan Posumaen Kabupaten Minahasa Tenggara. Berdasarkan hasil penelitian, Perencanaan program pada masa Pandemi covid 19 pada pengelolaan Badan Usaha Milik Desa Mutaunsa Desa Wiau mengalami perubahan target dimana sebelumnya penerimaan pendapatan desa dari hasil simpan pinjam dan penyewaan peralatan suka dan duka diperpanjang dari target sebelumnya bahkan target ditiadakan. Pada tahapan pelaksanaan program di masa pandemi covid 19 masih mengandalkan jenis usaha yang ada sesuai dengan kewenangan yang diatur dalam peraturan desa wiau tentang badan usaha milik desa. Dari laporan keuangan terlihat ada perkembangan jumlah pendapatan dari tahun pertama tapi dari jumlahnya peneliti menilai BUMDes Mutaunsa masih berskala kecil.</w:t>
      </w:r>
    </w:p>
    <w:p w14:paraId="208BAC4C" w14:textId="77777777" w:rsidR="0023512B" w:rsidRPr="00716DA1" w:rsidRDefault="007D08C7" w:rsidP="00305D2D">
      <w:pPr>
        <w:pStyle w:val="Pa11"/>
        <w:spacing w:before="160" w:line="276" w:lineRule="auto"/>
        <w:rPr>
          <w:rFonts w:ascii="Calisto MT" w:hAnsi="Calisto MT" w:cstheme="majorBidi"/>
          <w:b/>
          <w:bCs/>
          <w:color w:val="000000"/>
          <w:sz w:val="22"/>
          <w:szCs w:val="22"/>
        </w:rPr>
      </w:pPr>
      <w:r w:rsidRPr="00716DA1">
        <w:rPr>
          <w:rFonts w:ascii="Calisto MT" w:hAnsi="Calisto MT" w:cstheme="majorBidi"/>
          <w:b/>
          <w:bCs/>
          <w:color w:val="000000"/>
          <w:sz w:val="22"/>
          <w:szCs w:val="22"/>
        </w:rPr>
        <w:t xml:space="preserve">Inovasi </w:t>
      </w:r>
    </w:p>
    <w:p w14:paraId="295DA957" w14:textId="77777777" w:rsidR="000B1DD7" w:rsidRPr="00716DA1" w:rsidRDefault="007D08C7" w:rsidP="000B1DD7">
      <w:pPr>
        <w:spacing w:after="0"/>
        <w:ind w:firstLine="720"/>
        <w:jc w:val="both"/>
        <w:rPr>
          <w:rFonts w:ascii="Calisto MT" w:hAnsi="Calisto MT" w:cstheme="majorBidi"/>
        </w:rPr>
      </w:pPr>
      <w:r w:rsidRPr="00716DA1">
        <w:rPr>
          <w:rFonts w:ascii="Calisto MT" w:hAnsi="Calisto MT" w:cstheme="majorBidi"/>
        </w:rPr>
        <w:t xml:space="preserve">Menurut </w:t>
      </w:r>
      <w:r w:rsidR="007C579D" w:rsidRPr="00716DA1">
        <w:rPr>
          <w:rFonts w:ascii="Calisto MT" w:hAnsi="Calisto MT" w:cstheme="majorBidi"/>
        </w:rPr>
        <w:fldChar w:fldCharType="begin"/>
      </w:r>
      <w:r w:rsidR="000C7FBA" w:rsidRPr="00716DA1">
        <w:rPr>
          <w:rFonts w:ascii="Calisto MT" w:hAnsi="Calisto MT" w:cstheme="majorBidi"/>
        </w:rPr>
        <w:instrText xml:space="preserve"> ADDIN ZOTERO_ITEM CSL_CITATION {"citationID":"IHfNePZs","properties":{"formattedCitation":"(Nursetiawan, 2017)","plainCitation":"(Nursetiawan, 2017)","noteIndex":0},"citationItems":[{"id":894,"uris":["http://zotero.org/users/6084947/items/AG78RHVH"],"uri":["http://zotero.org/users/6084947/items/AG78RHVH"],"itemData":{"id":894,"type":"article-journal","container-title":"Moderat: Jrnal Ilmiah Ilmu Pemerintahan","issue":"2","title":"Strategi Pengembangan Desa Mandiri Melalui Inovasi Bumdes","volume":"4","author":[{"family":"Nursetiawan","given":"Irfan"}],"issued":{"date-parts":[["2017"]]}}}],"schema":"https://github.com/citation-style-language/schema/raw/master/csl-citation.json"} </w:instrText>
      </w:r>
      <w:r w:rsidR="007C579D" w:rsidRPr="00716DA1">
        <w:rPr>
          <w:rFonts w:ascii="Calisto MT" w:hAnsi="Calisto MT" w:cstheme="majorBidi"/>
        </w:rPr>
        <w:fldChar w:fldCharType="separate"/>
      </w:r>
      <w:r w:rsidR="000C7FBA" w:rsidRPr="00716DA1">
        <w:rPr>
          <w:rFonts w:ascii="Calisto MT" w:hAnsi="Calisto MT" w:cs="Times New Roman"/>
        </w:rPr>
        <w:t>(Nursetiawan, 2017)</w:t>
      </w:r>
      <w:r w:rsidR="007C579D" w:rsidRPr="00716DA1">
        <w:rPr>
          <w:rFonts w:ascii="Calisto MT" w:hAnsi="Calisto MT" w:cstheme="majorBidi"/>
        </w:rPr>
        <w:fldChar w:fldCharType="end"/>
      </w:r>
      <w:r w:rsidRPr="00716DA1">
        <w:rPr>
          <w:rFonts w:ascii="Calisto MT" w:hAnsi="Calisto MT" w:cstheme="majorBidi"/>
        </w:rPr>
        <w:t xml:space="preserve"> Inovasi adalah kemampuan yang dapat menciptakan sesuatu yang baru dan berbeda dengan keadaan sebelumnya, serta tentunya sesuai dengan  ide, fakta dan informasi yang telah ada. Maka inovasi sangat di butuhkan dalam pengembagan suatu usaha untuk berkembang dan mempunyai daya saing yang cukup tinggi </w:t>
      </w:r>
      <w:proofErr w:type="gramStart"/>
      <w:r w:rsidRPr="00716DA1">
        <w:rPr>
          <w:rFonts w:ascii="Calisto MT" w:hAnsi="Calisto MT" w:cstheme="majorBidi"/>
        </w:rPr>
        <w:t>dalam  menjawab</w:t>
      </w:r>
      <w:proofErr w:type="gramEnd"/>
      <w:r w:rsidRPr="00716DA1">
        <w:rPr>
          <w:rFonts w:ascii="Calisto MT" w:hAnsi="Calisto MT" w:cstheme="majorBidi"/>
        </w:rPr>
        <w:t xml:space="preserve"> segala permasalahan dan kendala yang selalu ada dan berkembang.inovasi pada umumnya dengan menunjukan sifat-sifat yang baru, bekualitas dan menguntungkan</w:t>
      </w:r>
      <w:r w:rsidR="000B1DD7" w:rsidRPr="00716DA1">
        <w:rPr>
          <w:rFonts w:ascii="Calisto MT" w:hAnsi="Calisto MT" w:cstheme="majorBidi"/>
        </w:rPr>
        <w:t>.</w:t>
      </w:r>
    </w:p>
    <w:p w14:paraId="09363E42" w14:textId="77777777" w:rsidR="0023512B" w:rsidRPr="00716DA1" w:rsidRDefault="007D08C7" w:rsidP="000B1DD7">
      <w:pPr>
        <w:ind w:firstLine="720"/>
        <w:jc w:val="both"/>
        <w:rPr>
          <w:rFonts w:ascii="Calisto MT" w:hAnsi="Calisto MT" w:cstheme="majorBidi"/>
        </w:rPr>
      </w:pPr>
      <w:r w:rsidRPr="00716DA1">
        <w:rPr>
          <w:rFonts w:ascii="Calisto MT" w:hAnsi="Calisto MT" w:cstheme="majorBidi"/>
        </w:rPr>
        <w:t xml:space="preserve">Menurut </w:t>
      </w:r>
      <w:r w:rsidR="007C579D" w:rsidRPr="00716DA1">
        <w:rPr>
          <w:rFonts w:ascii="Calisto MT" w:hAnsi="Calisto MT" w:cstheme="majorBidi"/>
        </w:rPr>
        <w:fldChar w:fldCharType="begin"/>
      </w:r>
      <w:r w:rsidR="000C7FBA" w:rsidRPr="00716DA1">
        <w:rPr>
          <w:rFonts w:ascii="Calisto MT" w:hAnsi="Calisto MT" w:cstheme="majorBidi"/>
        </w:rPr>
        <w:instrText xml:space="preserve"> ADDIN ZOTERO_ITEM CSL_CITATION {"citationID":"9AlrXPxM","properties":{"formattedCitation":"(Drucker, 2021)","plainCitation":"(Drucker, 2021)","noteIndex":0},"citationItems":[{"id":893,"uris":["http://zotero.org/users/6084947/items/KGAKIFU5"],"uri":["http://zotero.org/users/6084947/items/KGAKIFU5"],"itemData":{"id":893,"type":"book","event-place":"Jakarta","publisher":"Erlangga","publisher-place":"Jakarta","title":"Inovasi dan Kewiraswastaan","author":[{"family":"Drucker","given":"Peter","suffix":"F"}],"issued":{"date-parts":[["2021"]]}}}],"schema":"https://github.com/citation-style-language/schema/raw/master/csl-citation.json"} </w:instrText>
      </w:r>
      <w:r w:rsidR="007C579D" w:rsidRPr="00716DA1">
        <w:rPr>
          <w:rFonts w:ascii="Calisto MT" w:hAnsi="Calisto MT" w:cstheme="majorBidi"/>
        </w:rPr>
        <w:fldChar w:fldCharType="separate"/>
      </w:r>
      <w:r w:rsidR="000C7FBA" w:rsidRPr="00716DA1">
        <w:rPr>
          <w:rFonts w:ascii="Calisto MT" w:hAnsi="Calisto MT" w:cs="Times New Roman"/>
        </w:rPr>
        <w:t>(Drucker, 2021)</w:t>
      </w:r>
      <w:r w:rsidR="007C579D" w:rsidRPr="00716DA1">
        <w:rPr>
          <w:rFonts w:ascii="Calisto MT" w:hAnsi="Calisto MT" w:cstheme="majorBidi"/>
        </w:rPr>
        <w:fldChar w:fldCharType="end"/>
      </w:r>
      <w:r w:rsidRPr="00716DA1">
        <w:rPr>
          <w:rFonts w:ascii="Calisto MT" w:hAnsi="Calisto MT" w:cstheme="majorBidi"/>
        </w:rPr>
        <w:t xml:space="preserve"> inovasi adalah alat spesifik bagi perusahaan, dimana dalam sebuah inovasi dapat mengeksporasi atau memanfaatkan perubahan yang dapat terjadi sebagai sebuah kesempatan dalam menjalankan suatu bisnis yang berbeda. Hal tersebut dapat di presentasikan sebagai sebuah disiplin, pembelajaran dan di praktekin.</w:t>
      </w:r>
    </w:p>
    <w:p w14:paraId="00FF20AE" w14:textId="77777777" w:rsidR="0023512B" w:rsidRPr="00716DA1" w:rsidRDefault="007D08C7" w:rsidP="000B1DD7">
      <w:pPr>
        <w:spacing w:after="0"/>
        <w:ind w:firstLine="720"/>
        <w:jc w:val="both"/>
        <w:rPr>
          <w:rFonts w:ascii="Calisto MT" w:hAnsi="Calisto MT" w:cstheme="majorBidi"/>
        </w:rPr>
      </w:pPr>
      <w:r w:rsidRPr="00716DA1">
        <w:rPr>
          <w:rFonts w:ascii="Calisto MT" w:hAnsi="Calisto MT" w:cstheme="majorBidi"/>
        </w:rPr>
        <w:lastRenderedPageBreak/>
        <w:t>Berdasakan penjelasan diatas bahwa inovasi adalah suatu kemampuan yang dapat menciptakan kreatfivitas atau ide yang berbeda sesuai menunjukan fakta dan kualitas untuk mempunyai daya saing yang tinggi</w:t>
      </w:r>
      <w:proofErr w:type="gramStart"/>
      <w:r w:rsidRPr="00716DA1">
        <w:rPr>
          <w:rFonts w:ascii="Calisto MT" w:hAnsi="Calisto MT" w:cstheme="majorBidi"/>
        </w:rPr>
        <w:t>. .</w:t>
      </w:r>
      <w:proofErr w:type="gramEnd"/>
      <w:r w:rsidRPr="00716DA1">
        <w:rPr>
          <w:rFonts w:ascii="Calisto MT" w:hAnsi="Calisto MT" w:cstheme="majorBidi"/>
        </w:rPr>
        <w:t xml:space="preserve"> Oleh karena itu, inovasi sangat di butuhkan dalam pengembangan suatu usaha agar lebih berkembang dan mempunyai daya saing yang tinggi untuk menjawab dengan segala permasalahan dan kendala yang selalu ada dan dapat berkembang.</w:t>
      </w:r>
    </w:p>
    <w:p w14:paraId="56955740" w14:textId="77777777" w:rsidR="0079367F" w:rsidRPr="00716DA1" w:rsidRDefault="0079367F" w:rsidP="000B1DD7">
      <w:pPr>
        <w:spacing w:after="0"/>
        <w:ind w:firstLine="720"/>
        <w:jc w:val="both"/>
        <w:rPr>
          <w:rFonts w:ascii="Calisto MT" w:hAnsi="Calisto MT" w:cstheme="majorBidi"/>
        </w:rPr>
      </w:pPr>
    </w:p>
    <w:p w14:paraId="3A411A41" w14:textId="77777777" w:rsidR="0023512B" w:rsidRPr="00716DA1" w:rsidRDefault="007D08C7" w:rsidP="00305D2D">
      <w:pPr>
        <w:jc w:val="both"/>
        <w:rPr>
          <w:rFonts w:ascii="Calisto MT" w:hAnsi="Calisto MT" w:cstheme="majorBidi"/>
          <w:b/>
          <w:bCs/>
        </w:rPr>
      </w:pPr>
      <w:r w:rsidRPr="00716DA1">
        <w:rPr>
          <w:rFonts w:ascii="Calisto MT" w:hAnsi="Calisto MT" w:cstheme="majorBidi"/>
          <w:b/>
          <w:bCs/>
        </w:rPr>
        <w:t xml:space="preserve">Badan Usaha Milik Desa </w:t>
      </w:r>
    </w:p>
    <w:p w14:paraId="6E98F30C" w14:textId="77777777" w:rsidR="0023512B" w:rsidRPr="00716DA1" w:rsidRDefault="007D08C7" w:rsidP="00716DA1">
      <w:pPr>
        <w:spacing w:after="0"/>
        <w:ind w:firstLine="567"/>
        <w:jc w:val="both"/>
        <w:rPr>
          <w:rFonts w:ascii="Calisto MT" w:hAnsi="Calisto MT" w:cstheme="majorBidi"/>
        </w:rPr>
      </w:pPr>
      <w:r w:rsidRPr="00716DA1">
        <w:rPr>
          <w:rFonts w:ascii="Calisto MT" w:hAnsi="Calisto MT" w:cstheme="majorBidi"/>
        </w:rPr>
        <w:t xml:space="preserve">BUMDes atau Badan Usaha Milik Desa menurut Permendagri No. 39 Tahun 2010 tentang BUMDes adalah usaha desa yang dibentuk/didirikan oleh pemerintah desa yang kepemilikan modal dan pengelolaannya dilakukan oleh pemerintah desa dan masyarakat. </w:t>
      </w:r>
      <w:r w:rsidRPr="00716DA1">
        <w:rPr>
          <w:rFonts w:ascii="Calisto MT" w:hAnsi="Calisto MT" w:cstheme="majorBidi"/>
          <w:color w:val="000000"/>
        </w:rPr>
        <w:t xml:space="preserve">Badan Usaha Milik Desa (BUMDes) adalah lembaga usaha Desa yang dikelola oleh masyarakat dan pemerintah Desa dalam upaya memperkuat perekonomian Desa dan dibentuk berdasarkan kebutuhan dan potensi </w:t>
      </w:r>
      <w:r w:rsidR="007C579D" w:rsidRPr="00716DA1">
        <w:rPr>
          <w:rFonts w:ascii="Calisto MT" w:hAnsi="Calisto MT" w:cstheme="majorBidi"/>
          <w:color w:val="000000"/>
        </w:rPr>
        <w:fldChar w:fldCharType="begin"/>
      </w:r>
      <w:r w:rsidR="000C7FBA" w:rsidRPr="00716DA1">
        <w:rPr>
          <w:rFonts w:ascii="Calisto MT" w:hAnsi="Calisto MT" w:cstheme="majorBidi"/>
          <w:color w:val="000000"/>
        </w:rPr>
        <w:instrText xml:space="preserve"> ADDIN ZOTERO_ITEM CSL_CITATION {"citationID":"1aiCKfLd","properties":{"formattedCitation":"(Kamaroesid, 2016)","plainCitation":"(Kamaroesid, 2016)","noteIndex":0},"citationItems":[{"id":875,"uris":["http://zotero.org/users/6084947/items/ISTYDYTX"],"uri":["http://zotero.org/users/6084947/items/ISTYDYTX"],"itemData":{"id":875,"type":"book","edition":"Pertama","event-place":"Jakarta","publisher":"Mitra Wacana Media","publisher-place":"Jakarta","title":"Tata cara pendirian dan pengelolaan badan usaha milik desa","author":[{"family":"Kamaroesid","given":"Herry"}],"issued":{"date-parts":[["2016"]]}}}],"schema":"https://github.com/citation-style-language/schema/raw/master/csl-citation.json"} </w:instrText>
      </w:r>
      <w:r w:rsidR="007C579D" w:rsidRPr="00716DA1">
        <w:rPr>
          <w:rFonts w:ascii="Calisto MT" w:hAnsi="Calisto MT" w:cstheme="majorBidi"/>
          <w:color w:val="000000"/>
        </w:rPr>
        <w:fldChar w:fldCharType="separate"/>
      </w:r>
      <w:r w:rsidR="000C7FBA" w:rsidRPr="00716DA1">
        <w:rPr>
          <w:rFonts w:ascii="Calisto MT" w:hAnsi="Calisto MT" w:cs="Times New Roman"/>
        </w:rPr>
        <w:t>(Kamaroesid, 2016)</w:t>
      </w:r>
      <w:r w:rsidR="007C579D" w:rsidRPr="00716DA1">
        <w:rPr>
          <w:rFonts w:ascii="Calisto MT" w:hAnsi="Calisto MT" w:cstheme="majorBidi"/>
          <w:color w:val="000000"/>
        </w:rPr>
        <w:fldChar w:fldCharType="end"/>
      </w:r>
      <w:r w:rsidR="000B1DD7" w:rsidRPr="00716DA1">
        <w:rPr>
          <w:rFonts w:ascii="Calisto MT" w:hAnsi="Calisto MT" w:cstheme="majorBidi"/>
          <w:color w:val="000000"/>
        </w:rPr>
        <w:t xml:space="preserve">. </w:t>
      </w:r>
      <w:r w:rsidRPr="00716DA1">
        <w:rPr>
          <w:rFonts w:ascii="Calisto MT" w:hAnsi="Calisto MT" w:cstheme="majorBidi"/>
        </w:rPr>
        <w:t>Bumdes dibentuk oleh pemerintah desa untuk masyarakat dapat mengelola tersebut berdasarkan kebutuhan dan ekonomi desa. Maka bumes di bentuk berlandaskan atasan peraturan perundang-undangan yang berlaku atas kesepakatan antar masyarakat desa. tujuan bumdes adalah meningkatkan dan memperkuat perekonomian desa. bumdes memiliki fungsi dengan mecari keuntungan dan lembaga sosial melalui kontribusi peyediaan pelayanan sosial yang dapat berpihak pada kepentingan masyarakat. Demikian bahwa bumdes akan menjadi suatu penguatan ekonomi di perdesaan dalam mengembangkan perekonomian masyarakat.</w:t>
      </w:r>
      <w:r w:rsidR="007C579D" w:rsidRPr="00716DA1">
        <w:rPr>
          <w:rFonts w:ascii="Calisto MT" w:hAnsi="Calisto MT" w:cstheme="majorBidi"/>
        </w:rPr>
        <w:fldChar w:fldCharType="begin"/>
      </w:r>
      <w:r w:rsidR="000C7FBA" w:rsidRPr="00716DA1">
        <w:rPr>
          <w:rFonts w:ascii="Calisto MT" w:hAnsi="Calisto MT" w:cstheme="majorBidi"/>
        </w:rPr>
        <w:instrText xml:space="preserve"> ADDIN ZOTERO_ITEM CSL_CITATION {"citationID":"oMjIpdNl","properties":{"formattedCitation":"(Alkadafi, 2014)","plainCitation":"(Alkadafi, 2014)","noteIndex":0},"citationItems":[{"id":896,"uris":["http://zotero.org/users/6084947/items/4RHSSDYN"],"uri":["http://zotero.org/users/6084947/items/4RHSSDYN"],"itemData":{"id":896,"type":"article-journal","abstract":"Badan Usaha Milik Desa (BUM Desa) merupakan pilar kegiatan ekonomi di desa yang berfungsi sebagai lembaga sosial (social institution) dan komersial (commercial institution), BUM Desa sebagai lembaga sosial berpihak kepada kepentingan masyarakat melalui kontribusinya dalam penyediaan pelayanan sosial. Sedangkan sebagai lembaga komersial bertujuan mencari keuntungan melalui penawaran sumberdaya lokal (barang dan jasa) ke pasar. Pembentukan BUM Desa di desa Selensen mengacu pada Peraturan Daerah Kabupaten Indragiri Hilir Nomor  09 Tahun 2009 tentang Pedoman Pembentukan Badan Usaha Milik Desa. Metode penelitian yang digunakan dalam penelitian ini adalah penelitian kualitatif dengan fokus penelitian: (1) prosess pembentukan dan pelaksanaan kegiatan kelembagaan Badan Usaha Milik Desa (2) peran kelembagaan Badan Usaha Milik Desa dalam pengembangan ekonomi pedesaan. Hasil penelitian ini ialah, pelaksanaan kegiatan Badan Usaha Milik Desa di Desa Selensen sudah terlaksana dengan baik sesuai dengan tujuan pendirian kelembagaan, dan dapat dikatakan cukup berhasil. Kemudian, kelembagaan BUM Desa telah memberikan kontribusi positif bagi penguatan ekonomi di pedesaan dalam mengembangkan perekonomian masyarakat.","container-title":"Jurnal EL-RIYASAH","DOI":"10.24014/jel.v5i1.656","ISSN":"2684-9674, 2088-8112","issue":"1","journalAbbreviation":"JEL","language":"id","page":"32","source":"DOI.org (Crossref)","title":"PENGUATAN EKONOMI MASYARAKAT MELALUI PENGELOLAAN KELEMBAGAAN BADAN USAHA MILIK DESA MENUJU ASEAN ECONOMIC COMMUNITY 2015","volume":"5","author":[{"family":"Alkadafi","given":"Muammar"}],"issued":{"date-parts":[["2014",6,1]]}}}],"schema":"https://github.com/citation-style-language/schema/raw/master/csl-citation.json"} </w:instrText>
      </w:r>
      <w:r w:rsidR="007C579D" w:rsidRPr="00716DA1">
        <w:rPr>
          <w:rFonts w:ascii="Calisto MT" w:hAnsi="Calisto MT" w:cstheme="majorBidi"/>
        </w:rPr>
        <w:fldChar w:fldCharType="separate"/>
      </w:r>
      <w:r w:rsidR="000C7FBA" w:rsidRPr="00716DA1">
        <w:rPr>
          <w:rFonts w:ascii="Calisto MT" w:hAnsi="Calisto MT" w:cs="Times New Roman"/>
        </w:rPr>
        <w:t>(Alkadafi, 2014)</w:t>
      </w:r>
      <w:r w:rsidR="007C579D" w:rsidRPr="00716DA1">
        <w:rPr>
          <w:rFonts w:ascii="Calisto MT" w:hAnsi="Calisto MT" w:cstheme="majorBidi"/>
        </w:rPr>
        <w:fldChar w:fldCharType="end"/>
      </w:r>
    </w:p>
    <w:p w14:paraId="7CB0FF7A" w14:textId="77777777" w:rsidR="000B1DD7" w:rsidRPr="00716DA1" w:rsidRDefault="000B1DD7" w:rsidP="000B1DD7">
      <w:pPr>
        <w:spacing w:after="0"/>
        <w:ind w:firstLine="720"/>
        <w:jc w:val="both"/>
        <w:rPr>
          <w:rFonts w:ascii="Calisto MT" w:hAnsi="Calisto MT" w:cstheme="majorBidi"/>
          <w:color w:val="000000"/>
        </w:rPr>
      </w:pPr>
    </w:p>
    <w:p w14:paraId="2D45EFB8" w14:textId="77777777" w:rsidR="0023512B" w:rsidRPr="00716DA1" w:rsidRDefault="007D08C7" w:rsidP="00A27B44">
      <w:pPr>
        <w:spacing w:after="0"/>
        <w:rPr>
          <w:rFonts w:ascii="Calisto MT" w:hAnsi="Calisto MT" w:cstheme="majorBidi"/>
          <w:b/>
          <w:bCs/>
        </w:rPr>
      </w:pPr>
      <w:r w:rsidRPr="00716DA1">
        <w:rPr>
          <w:rFonts w:ascii="Calisto MT" w:hAnsi="Calisto MT" w:cstheme="majorBidi"/>
          <w:b/>
          <w:bCs/>
        </w:rPr>
        <w:t>METODE PENELITIAN</w:t>
      </w:r>
    </w:p>
    <w:p w14:paraId="6F0A3E2F" w14:textId="77777777" w:rsidR="0023512B" w:rsidRPr="00716DA1" w:rsidRDefault="007D08C7" w:rsidP="00716DA1">
      <w:pPr>
        <w:spacing w:after="0"/>
        <w:ind w:firstLine="567"/>
        <w:jc w:val="both"/>
        <w:rPr>
          <w:rFonts w:ascii="Calisto MT" w:hAnsi="Calisto MT" w:cstheme="majorBidi"/>
          <w:bCs/>
        </w:rPr>
      </w:pPr>
      <w:r w:rsidRPr="00716DA1">
        <w:rPr>
          <w:rFonts w:ascii="Calisto MT" w:hAnsi="Calisto MT" w:cstheme="majorBidi"/>
          <w:bCs/>
        </w:rPr>
        <w:t>Dalam penelitian kualitatif ini menggunakan analisis deskriptif. Penelitian dilakukan berdasarkan analisis content media online dan interprestasi teks denga</w:t>
      </w:r>
      <w:r w:rsidR="00D46B00" w:rsidRPr="00716DA1">
        <w:rPr>
          <w:rFonts w:ascii="Calisto MT" w:hAnsi="Calisto MT" w:cstheme="majorBidi"/>
          <w:bCs/>
        </w:rPr>
        <w:t>n situasi dan fenomena yang ada dengan pengambilan data di ambil berdasarkan pertanggal dan waktu media online.</w:t>
      </w:r>
      <w:r w:rsidRPr="00716DA1">
        <w:rPr>
          <w:rFonts w:ascii="Calisto MT" w:hAnsi="Calisto MT" w:cstheme="majorBidi"/>
          <w:bCs/>
        </w:rPr>
        <w:t xml:space="preserve"> Content analysis dilakukan melalui beberapa media online </w:t>
      </w:r>
      <w:proofErr w:type="gramStart"/>
      <w:r w:rsidRPr="00716DA1">
        <w:rPr>
          <w:rFonts w:ascii="Calisto MT" w:hAnsi="Calisto MT" w:cstheme="majorBidi"/>
          <w:bCs/>
        </w:rPr>
        <w:t>yaitu</w:t>
      </w:r>
      <w:r w:rsidRPr="00716DA1">
        <w:rPr>
          <w:rFonts w:ascii="Calisto MT" w:hAnsi="Calisto MT" w:cstheme="majorBidi"/>
        </w:rPr>
        <w:t xml:space="preserve"> </w:t>
      </w:r>
      <w:r w:rsidRPr="00716DA1">
        <w:rPr>
          <w:rFonts w:ascii="Calisto MT" w:hAnsi="Calisto MT" w:cstheme="majorBidi"/>
          <w:bCs/>
        </w:rPr>
        <w:t xml:space="preserve"> Republika.co.id</w:t>
      </w:r>
      <w:proofErr w:type="gramEnd"/>
      <w:r w:rsidRPr="00716DA1">
        <w:rPr>
          <w:rFonts w:ascii="Calisto MT" w:hAnsi="Calisto MT" w:cstheme="majorBidi"/>
          <w:bCs/>
        </w:rPr>
        <w:t>, antaranews.co.id, kompas.com, beritasatu.com, cnbcindonesia.com.</w:t>
      </w:r>
    </w:p>
    <w:p w14:paraId="770070D4" w14:textId="77777777" w:rsidR="001E5917" w:rsidRDefault="007D08C7" w:rsidP="001E5917">
      <w:pPr>
        <w:ind w:firstLine="567"/>
        <w:jc w:val="both"/>
        <w:rPr>
          <w:rFonts w:ascii="Calisto MT" w:hAnsi="Calisto MT" w:cstheme="majorBidi"/>
          <w:bCs/>
        </w:rPr>
      </w:pPr>
      <w:r w:rsidRPr="00716DA1">
        <w:rPr>
          <w:rFonts w:ascii="Calisto MT" w:hAnsi="Calisto MT" w:cstheme="majorBidi"/>
          <w:bCs/>
        </w:rPr>
        <w:t xml:space="preserve">Analisis data menggunakan aplikasi </w:t>
      </w:r>
      <w:r w:rsidRPr="00716DA1">
        <w:rPr>
          <w:rFonts w:ascii="Calisto MT" w:hAnsi="Calisto MT" w:cstheme="majorBidi"/>
          <w:bCs/>
          <w:i/>
          <w:iCs/>
        </w:rPr>
        <w:t xml:space="preserve">Nvivo 12 Plus </w:t>
      </w:r>
      <w:r w:rsidRPr="00716DA1">
        <w:rPr>
          <w:rFonts w:ascii="Calisto MT" w:hAnsi="Calisto MT" w:cstheme="majorBidi"/>
          <w:bCs/>
        </w:rPr>
        <w:t>dengan fitur c</w:t>
      </w:r>
      <w:r w:rsidRPr="00716DA1">
        <w:rPr>
          <w:rFonts w:ascii="Calisto MT" w:hAnsi="Calisto MT" w:cstheme="majorBidi"/>
          <w:lang w:val="id-ID"/>
        </w:rPr>
        <w:t>rosstab analysis, concept map analysis, dan text research analysis</w:t>
      </w:r>
      <w:r w:rsidRPr="00716DA1">
        <w:rPr>
          <w:rFonts w:ascii="Calisto MT" w:hAnsi="Calisto MT" w:cstheme="majorBidi"/>
        </w:rPr>
        <w:t xml:space="preserve"> </w:t>
      </w:r>
      <w:r w:rsidR="007C579D" w:rsidRPr="00716DA1">
        <w:rPr>
          <w:rFonts w:ascii="Calisto MT" w:hAnsi="Calisto MT" w:cstheme="majorBidi"/>
        </w:rPr>
        <w:fldChar w:fldCharType="begin"/>
      </w:r>
      <w:r w:rsidR="000C7FBA" w:rsidRPr="00716DA1">
        <w:rPr>
          <w:rFonts w:ascii="Calisto MT" w:hAnsi="Calisto MT" w:cstheme="majorBidi"/>
        </w:rPr>
        <w:instrText xml:space="preserve"> ADDIN ZOTERO_ITEM CSL_CITATION {"citationID":"0SIoZ4C1","properties":{"formattedCitation":"(Brandao, 2015)","plainCitation":"(Brandao, 2015)","noteIndex":0},"citationItems":[{"id":406,"uris":["http://zotero.org/users/6084947/items/RVEBHQYH"],"uri":["http://zotero.org/users/6084947/items/RVEBHQYH"],"itemData":{"id":406,"type":"article-journal","container-title":"Routledge","page":"1-3","title":"Qualitative Data Analysis with NVivo,by P. Bazeley and K. Jackson, Qualitative Research in Psychology","volume":"00","author":[{"family":"Brandao","given":"Catrina"}],"issued":{"date-parts":[["2015",3,20]]}}}],"schema":"https://github.com/citation-style-language/schema/raw/master/csl-citation.json"} </w:instrText>
      </w:r>
      <w:r w:rsidR="007C579D" w:rsidRPr="00716DA1">
        <w:rPr>
          <w:rFonts w:ascii="Calisto MT" w:hAnsi="Calisto MT" w:cstheme="majorBidi"/>
        </w:rPr>
        <w:fldChar w:fldCharType="separate"/>
      </w:r>
      <w:r w:rsidR="000C7FBA" w:rsidRPr="00716DA1">
        <w:rPr>
          <w:rFonts w:ascii="Calisto MT" w:hAnsi="Calisto MT" w:cs="Times New Roman"/>
        </w:rPr>
        <w:t>(Brandao, 2015)</w:t>
      </w:r>
      <w:r w:rsidR="007C579D" w:rsidRPr="00716DA1">
        <w:rPr>
          <w:rFonts w:ascii="Calisto MT" w:hAnsi="Calisto MT" w:cstheme="majorBidi"/>
        </w:rPr>
        <w:fldChar w:fldCharType="end"/>
      </w:r>
      <w:r w:rsidRPr="00716DA1">
        <w:rPr>
          <w:rFonts w:ascii="Calisto MT" w:hAnsi="Calisto MT" w:cstheme="majorBidi"/>
        </w:rPr>
        <w:t xml:space="preserve">. </w:t>
      </w:r>
      <w:r w:rsidRPr="00716DA1">
        <w:rPr>
          <w:rFonts w:ascii="Calisto MT" w:hAnsi="Calisto MT" w:cstheme="majorBidi"/>
          <w:bCs/>
        </w:rPr>
        <w:t>Teknik pengumpulan data dengan sumber data berupa artikel jurnal, website yang relevan dan bereputasi dalam memberikan informasi berita berkait dengan inovasi dan potensi bumdes di era pandemic covid-19 di Indonesia.</w:t>
      </w:r>
    </w:p>
    <w:p w14:paraId="66F57A9C" w14:textId="77777777" w:rsidR="008C6670" w:rsidRPr="00716DA1" w:rsidRDefault="007D08C7" w:rsidP="001E5917">
      <w:pPr>
        <w:ind w:firstLine="567"/>
        <w:jc w:val="both"/>
        <w:rPr>
          <w:rFonts w:ascii="Calisto MT" w:hAnsi="Calisto MT" w:cstheme="majorBidi"/>
          <w:b/>
          <w:bCs/>
        </w:rPr>
      </w:pPr>
      <w:r w:rsidRPr="00716DA1">
        <w:rPr>
          <w:rFonts w:ascii="Calisto MT" w:hAnsi="Calisto MT" w:cstheme="majorBidi"/>
          <w:bCs/>
          <w:iCs/>
        </w:rPr>
        <w:t xml:space="preserve">Berdasarkan proses tahapan dalam analisis aplikasi Nvivo 12 Plus yang pertama ada text. Text merupakan pengumpulan website content atau </w:t>
      </w:r>
      <w:r w:rsidRPr="00716DA1">
        <w:rPr>
          <w:rFonts w:ascii="Calisto MT" w:hAnsi="Calisto MT" w:cstheme="majorBidi"/>
          <w:bCs/>
          <w:i/>
        </w:rPr>
        <w:t xml:space="preserve">article </w:t>
      </w:r>
      <w:proofErr w:type="gramStart"/>
      <w:r w:rsidRPr="00716DA1">
        <w:rPr>
          <w:rFonts w:ascii="Calisto MT" w:hAnsi="Calisto MT" w:cstheme="majorBidi"/>
          <w:bCs/>
          <w:i/>
        </w:rPr>
        <w:t xml:space="preserve">content </w:t>
      </w:r>
      <w:r w:rsidRPr="00716DA1">
        <w:rPr>
          <w:rFonts w:ascii="Calisto MT" w:hAnsi="Calisto MT" w:cstheme="majorBidi"/>
          <w:bCs/>
          <w:iCs/>
        </w:rPr>
        <w:t xml:space="preserve"> yang</w:t>
      </w:r>
      <w:proofErr w:type="gramEnd"/>
      <w:r w:rsidRPr="00716DA1">
        <w:rPr>
          <w:rFonts w:ascii="Calisto MT" w:hAnsi="Calisto MT" w:cstheme="majorBidi"/>
          <w:bCs/>
          <w:iCs/>
        </w:rPr>
        <w:t xml:space="preserve">  relevan untuk dijadikan sebagai data. Kedua, </w:t>
      </w:r>
      <w:r w:rsidRPr="00716DA1">
        <w:rPr>
          <w:rFonts w:ascii="Calisto MT" w:hAnsi="Calisto MT" w:cstheme="majorBidi"/>
          <w:bCs/>
          <w:i/>
        </w:rPr>
        <w:t>analysis with Nvivo 12 plus</w:t>
      </w:r>
      <w:r w:rsidRPr="00716DA1">
        <w:rPr>
          <w:rFonts w:ascii="Calisto MT" w:hAnsi="Calisto MT" w:cstheme="majorBidi"/>
          <w:bCs/>
          <w:iCs/>
        </w:rPr>
        <w:t xml:space="preserve"> ada 4 proses tahapan. </w:t>
      </w:r>
      <w:r w:rsidRPr="00716DA1">
        <w:rPr>
          <w:rFonts w:ascii="Calisto MT" w:hAnsi="Calisto MT" w:cstheme="majorBidi"/>
          <w:bCs/>
          <w:i/>
        </w:rPr>
        <w:t>Crosstab Analysis</w:t>
      </w:r>
      <w:r w:rsidRPr="00716DA1">
        <w:rPr>
          <w:rFonts w:ascii="Calisto MT" w:hAnsi="Calisto MT" w:cstheme="majorBidi"/>
          <w:bCs/>
          <w:iCs/>
        </w:rPr>
        <w:t xml:space="preserve"> merupakan proses pembuatan tabel kontingesi dalam distribusi frekuensi multivariant variabel dan disajikan dengan format matriks. </w:t>
      </w:r>
      <w:r w:rsidRPr="00716DA1">
        <w:rPr>
          <w:rFonts w:ascii="Calisto MT" w:hAnsi="Calisto MT" w:cstheme="majorBidi"/>
          <w:bCs/>
          <w:i/>
        </w:rPr>
        <w:t xml:space="preserve">Cluster </w:t>
      </w:r>
      <w:proofErr w:type="gramStart"/>
      <w:r w:rsidRPr="00716DA1">
        <w:rPr>
          <w:rFonts w:ascii="Calisto MT" w:hAnsi="Calisto MT" w:cstheme="majorBidi"/>
          <w:bCs/>
          <w:i/>
        </w:rPr>
        <w:t xml:space="preserve">Analysis </w:t>
      </w:r>
      <w:r w:rsidRPr="00716DA1">
        <w:rPr>
          <w:rFonts w:ascii="Calisto MT" w:hAnsi="Calisto MT" w:cstheme="majorBidi"/>
          <w:bCs/>
          <w:iCs/>
        </w:rPr>
        <w:t xml:space="preserve"> </w:t>
      </w:r>
      <w:r w:rsidRPr="00716DA1">
        <w:rPr>
          <w:rFonts w:ascii="Calisto MT" w:hAnsi="Calisto MT" w:cstheme="majorBidi"/>
          <w:bCs/>
          <w:iCs/>
        </w:rPr>
        <w:lastRenderedPageBreak/>
        <w:t>merupakan</w:t>
      </w:r>
      <w:proofErr w:type="gramEnd"/>
      <w:r w:rsidRPr="00716DA1">
        <w:rPr>
          <w:rFonts w:ascii="Calisto MT" w:hAnsi="Calisto MT" w:cstheme="majorBidi"/>
          <w:bCs/>
          <w:iCs/>
        </w:rPr>
        <w:t xml:space="preserve"> memetakan indikator dari beberapa website content atau article content yang relevan. </w:t>
      </w:r>
      <w:r w:rsidRPr="00716DA1">
        <w:rPr>
          <w:rFonts w:ascii="Calisto MT" w:hAnsi="Calisto MT" w:cstheme="majorBidi"/>
          <w:bCs/>
          <w:i/>
        </w:rPr>
        <w:t>Concept Map and Project Map Analysis</w:t>
      </w:r>
      <w:r w:rsidRPr="00716DA1">
        <w:rPr>
          <w:rFonts w:ascii="Calisto MT" w:hAnsi="Calisto MT" w:cstheme="majorBidi"/>
          <w:bCs/>
          <w:iCs/>
        </w:rPr>
        <w:t xml:space="preserve"> merupakan memetakan konsep dari suatu pemikiran sehingga menjadi proposisi-proposisi dalam variabel. </w:t>
      </w:r>
      <w:r w:rsidRPr="00716DA1">
        <w:rPr>
          <w:rFonts w:ascii="Calisto MT" w:hAnsi="Calisto MT" w:cstheme="majorBidi"/>
          <w:bCs/>
          <w:i/>
        </w:rPr>
        <w:t>Construct Identified and Linked</w:t>
      </w:r>
      <w:r w:rsidRPr="00716DA1">
        <w:rPr>
          <w:rFonts w:ascii="Calisto MT" w:hAnsi="Calisto MT" w:cstheme="majorBidi"/>
          <w:bCs/>
          <w:iCs/>
        </w:rPr>
        <w:t xml:space="preserve"> merupakan pemetakan dilakukan secara struktur berdasarkan data yang sudah dikumpulkan sebelum dilakukan analisis dan pemaknaan kata-kata. Terakhir </w:t>
      </w:r>
      <w:r w:rsidRPr="00716DA1">
        <w:rPr>
          <w:rFonts w:ascii="Calisto MT" w:hAnsi="Calisto MT" w:cstheme="majorBidi"/>
          <w:bCs/>
          <w:i/>
        </w:rPr>
        <w:t>Discourse Analysis</w:t>
      </w:r>
      <w:r w:rsidRPr="00716DA1">
        <w:rPr>
          <w:rFonts w:ascii="Calisto MT" w:hAnsi="Calisto MT" w:cstheme="majorBidi"/>
          <w:bCs/>
          <w:iCs/>
        </w:rPr>
        <w:t xml:space="preserve"> merupakan analisis dan pemaknaan kata-kata setiap dari website content atau article content yang relevan kemudian dijadikan sebagai data penelitian.</w:t>
      </w:r>
    </w:p>
    <w:p w14:paraId="726DADC7" w14:textId="77777777" w:rsidR="001E5917" w:rsidRDefault="007D08C7" w:rsidP="001E5917">
      <w:pPr>
        <w:pStyle w:val="Default"/>
        <w:rPr>
          <w:rFonts w:ascii="Calisto MT" w:hAnsi="Calisto MT" w:cstheme="majorBidi"/>
          <w:b/>
          <w:bCs/>
          <w:sz w:val="22"/>
          <w:szCs w:val="22"/>
        </w:rPr>
      </w:pPr>
      <w:r w:rsidRPr="00716DA1">
        <w:rPr>
          <w:rFonts w:ascii="Calisto MT" w:hAnsi="Calisto MT" w:cstheme="majorBidi"/>
          <w:b/>
          <w:bCs/>
          <w:sz w:val="22"/>
          <w:szCs w:val="22"/>
        </w:rPr>
        <w:t>HASIL DAN PEMBAHASAN</w:t>
      </w:r>
    </w:p>
    <w:p w14:paraId="74B095D7" w14:textId="77777777" w:rsidR="00DE29AC" w:rsidRPr="00716DA1" w:rsidRDefault="007D08C7" w:rsidP="001E5917">
      <w:pPr>
        <w:pStyle w:val="Default"/>
        <w:ind w:firstLine="567"/>
        <w:jc w:val="both"/>
        <w:rPr>
          <w:rFonts w:ascii="Calisto MT" w:hAnsi="Calisto MT" w:cstheme="majorBidi"/>
          <w:sz w:val="22"/>
          <w:szCs w:val="22"/>
        </w:rPr>
      </w:pPr>
      <w:r w:rsidRPr="00716DA1">
        <w:rPr>
          <w:rFonts w:ascii="Calisto MT" w:hAnsi="Calisto MT" w:cstheme="majorBidi"/>
          <w:sz w:val="22"/>
          <w:szCs w:val="22"/>
        </w:rPr>
        <w:t xml:space="preserve">Badan </w:t>
      </w:r>
      <w:proofErr w:type="gramStart"/>
      <w:r w:rsidRPr="00716DA1">
        <w:rPr>
          <w:rFonts w:ascii="Calisto MT" w:hAnsi="Calisto MT" w:cstheme="majorBidi"/>
          <w:sz w:val="22"/>
          <w:szCs w:val="22"/>
        </w:rPr>
        <w:t>usaha  milik</w:t>
      </w:r>
      <w:proofErr w:type="gramEnd"/>
      <w:r w:rsidRPr="00716DA1">
        <w:rPr>
          <w:rFonts w:ascii="Calisto MT" w:hAnsi="Calisto MT" w:cstheme="majorBidi"/>
          <w:sz w:val="22"/>
          <w:szCs w:val="22"/>
        </w:rPr>
        <w:t xml:space="preserve"> desa merupakan suatu unit lembaga usaha yang dikelola oleh masyarakat dan pemerintahan desa dengan guna untuk membentuk perkonomian desa yang didasarkan oleh kebutuhan dan potensi desa. pada dasarnya tujuan badan usaha milik desa untuk meningkatkan kemampuan keuangan pemerintah desa dengan penyelenggaraan pemerintahan serta meningkatkan pendapatan masyarakat cara melalui berbagai kegiatan usaha ekonomi amsyarakat perdesaan sesuai dengan kebutuhan dan potensi desa yang ada.</w:t>
      </w:r>
      <w:r w:rsidR="009D55E7" w:rsidRPr="00716DA1">
        <w:rPr>
          <w:rFonts w:ascii="Calisto MT" w:hAnsi="Calisto MT" w:cstheme="majorBidi"/>
          <w:sz w:val="22"/>
          <w:szCs w:val="22"/>
        </w:rPr>
        <w:t xml:space="preserve"> </w:t>
      </w:r>
    </w:p>
    <w:p w14:paraId="35713E56" w14:textId="77777777" w:rsidR="00DE29AC" w:rsidRPr="00716DA1" w:rsidRDefault="007D08C7" w:rsidP="001E5917">
      <w:pPr>
        <w:pStyle w:val="Default"/>
        <w:ind w:firstLine="567"/>
        <w:jc w:val="both"/>
        <w:rPr>
          <w:rFonts w:ascii="Calisto MT" w:hAnsi="Calisto MT" w:cstheme="majorBidi"/>
          <w:sz w:val="22"/>
          <w:szCs w:val="22"/>
        </w:rPr>
      </w:pPr>
      <w:r w:rsidRPr="00716DA1">
        <w:rPr>
          <w:rFonts w:ascii="Calisto MT" w:hAnsi="Calisto MT" w:cstheme="majorBidi"/>
          <w:sz w:val="22"/>
          <w:szCs w:val="22"/>
        </w:rPr>
        <w:t>Pada tahun 2020 pandemi covid-19 melanda Indonesia yang menyebabkan berbagai kegiatanpun dibatasi serta per</w:t>
      </w:r>
      <w:r w:rsidR="002B20A6" w:rsidRPr="00716DA1">
        <w:rPr>
          <w:rFonts w:ascii="Calisto MT" w:hAnsi="Calisto MT" w:cstheme="majorBidi"/>
          <w:sz w:val="22"/>
          <w:szCs w:val="22"/>
        </w:rPr>
        <w:t>e</w:t>
      </w:r>
      <w:r w:rsidRPr="00716DA1">
        <w:rPr>
          <w:rFonts w:ascii="Calisto MT" w:hAnsi="Calisto MT" w:cstheme="majorBidi"/>
          <w:sz w:val="22"/>
          <w:szCs w:val="22"/>
        </w:rPr>
        <w:t xml:space="preserve">konomian masyarakat yang </w:t>
      </w:r>
      <w:r w:rsidR="002B20A6" w:rsidRPr="00716DA1">
        <w:rPr>
          <w:rFonts w:ascii="Calisto MT" w:hAnsi="Calisto MT" w:cstheme="majorBidi"/>
          <w:sz w:val="22"/>
          <w:szCs w:val="22"/>
        </w:rPr>
        <w:t>menurun. Perekonomian desa</w:t>
      </w:r>
      <w:r w:rsidRPr="00716DA1">
        <w:rPr>
          <w:rFonts w:ascii="Calisto MT" w:hAnsi="Calisto MT" w:cstheme="majorBidi"/>
          <w:sz w:val="22"/>
          <w:szCs w:val="22"/>
        </w:rPr>
        <w:t xml:space="preserve"> yang bergantung pada badan usaha milik desa mengalami penurunan dalam beberapa sektor pariwisata dan sektor</w:t>
      </w:r>
      <w:r w:rsidR="002B20A6" w:rsidRPr="00716DA1">
        <w:rPr>
          <w:rFonts w:ascii="Calisto MT" w:hAnsi="Calisto MT" w:cstheme="majorBidi"/>
          <w:sz w:val="22"/>
          <w:szCs w:val="22"/>
        </w:rPr>
        <w:t xml:space="preserve"> perekonomian</w:t>
      </w:r>
      <w:r w:rsidRPr="00716DA1">
        <w:rPr>
          <w:rFonts w:ascii="Calisto MT" w:hAnsi="Calisto MT" w:cstheme="majorBidi"/>
          <w:sz w:val="22"/>
          <w:szCs w:val="22"/>
        </w:rPr>
        <w:t>, maka dari itu perlu adanya inovasi dan potensi untuk dapat meningkatkan pere</w:t>
      </w:r>
      <w:r w:rsidR="002B20A6" w:rsidRPr="00716DA1">
        <w:rPr>
          <w:rFonts w:ascii="Calisto MT" w:hAnsi="Calisto MT" w:cstheme="majorBidi"/>
          <w:sz w:val="22"/>
          <w:szCs w:val="22"/>
        </w:rPr>
        <w:t>konomian bumdes pada masa pandemi</w:t>
      </w:r>
      <w:r w:rsidRPr="00716DA1">
        <w:rPr>
          <w:rFonts w:ascii="Calisto MT" w:hAnsi="Calisto MT" w:cstheme="majorBidi"/>
          <w:sz w:val="22"/>
          <w:szCs w:val="22"/>
        </w:rPr>
        <w:t xml:space="preserve"> covid-19. </w:t>
      </w:r>
    </w:p>
    <w:p w14:paraId="54712C01" w14:textId="77777777" w:rsidR="00DE29AC" w:rsidRPr="00716DA1" w:rsidRDefault="007D08C7" w:rsidP="001E5917">
      <w:pPr>
        <w:pStyle w:val="Default"/>
        <w:ind w:firstLine="567"/>
        <w:jc w:val="both"/>
        <w:rPr>
          <w:rFonts w:ascii="Calisto MT" w:hAnsi="Calisto MT" w:cstheme="majorBidi"/>
          <w:sz w:val="22"/>
          <w:szCs w:val="22"/>
        </w:rPr>
      </w:pPr>
      <w:r w:rsidRPr="00716DA1">
        <w:rPr>
          <w:rFonts w:ascii="Calisto MT" w:hAnsi="Calisto MT" w:cstheme="majorBidi"/>
          <w:sz w:val="22"/>
          <w:szCs w:val="22"/>
        </w:rPr>
        <w:t>Ada beberapa faktor yang mempengaruhi bumdes berdasarkan inovasi dan potensi yang dapat membangun perekonomian bumdes di Indonesia.</w:t>
      </w:r>
      <w:r w:rsidR="009D55E7" w:rsidRPr="00716DA1">
        <w:rPr>
          <w:rFonts w:ascii="Calisto MT" w:hAnsi="Calisto MT" w:cstheme="majorBidi"/>
          <w:sz w:val="22"/>
          <w:szCs w:val="22"/>
        </w:rPr>
        <w:t xml:space="preserve"> </w:t>
      </w:r>
      <w:r w:rsidR="0016573D" w:rsidRPr="00716DA1">
        <w:rPr>
          <w:rFonts w:ascii="Calisto MT" w:hAnsi="Calisto MT" w:cstheme="majorBidi"/>
          <w:sz w:val="22"/>
          <w:szCs w:val="22"/>
        </w:rPr>
        <w:t xml:space="preserve">Pada grafik.1 di atas menjelaskan bahwa inovasi salah satu </w:t>
      </w:r>
      <w:r w:rsidR="002B20A6" w:rsidRPr="00716DA1">
        <w:rPr>
          <w:rFonts w:ascii="Calisto MT" w:hAnsi="Calisto MT" w:cstheme="majorBidi"/>
          <w:sz w:val="22"/>
          <w:szCs w:val="22"/>
        </w:rPr>
        <w:t xml:space="preserve">faktor yang mempengaruhi dalam pengelolaan </w:t>
      </w:r>
      <w:r w:rsidR="0016573D" w:rsidRPr="00716DA1">
        <w:rPr>
          <w:rFonts w:ascii="Calisto MT" w:hAnsi="Calisto MT" w:cstheme="majorBidi"/>
          <w:sz w:val="22"/>
          <w:szCs w:val="22"/>
        </w:rPr>
        <w:t xml:space="preserve">bumdes di Indonesia. pada indikator </w:t>
      </w:r>
      <w:r w:rsidR="0016573D" w:rsidRPr="00716DA1">
        <w:rPr>
          <w:rFonts w:ascii="Calisto MT" w:hAnsi="Calisto MT" w:cstheme="majorBidi"/>
          <w:i/>
          <w:iCs/>
          <w:sz w:val="22"/>
          <w:szCs w:val="22"/>
        </w:rPr>
        <w:t>pertama</w:t>
      </w:r>
      <w:r w:rsidR="0016573D" w:rsidRPr="00716DA1">
        <w:rPr>
          <w:rFonts w:ascii="Calisto MT" w:hAnsi="Calisto MT" w:cstheme="majorBidi"/>
          <w:sz w:val="22"/>
          <w:szCs w:val="22"/>
        </w:rPr>
        <w:t xml:space="preserve"> fakta, bahwa </w:t>
      </w:r>
      <w:r w:rsidR="002B20A6" w:rsidRPr="00716DA1">
        <w:rPr>
          <w:rFonts w:ascii="Calisto MT" w:hAnsi="Calisto MT" w:cstheme="majorBidi"/>
          <w:sz w:val="22"/>
          <w:szCs w:val="22"/>
        </w:rPr>
        <w:t xml:space="preserve">berdasarkan grafik crosstab analysis </w:t>
      </w:r>
      <w:r w:rsidR="0016573D" w:rsidRPr="00716DA1">
        <w:rPr>
          <w:rFonts w:ascii="Calisto MT" w:hAnsi="Calisto MT" w:cstheme="majorBidi"/>
          <w:sz w:val="22"/>
          <w:szCs w:val="22"/>
        </w:rPr>
        <w:t xml:space="preserve">fakta </w:t>
      </w:r>
      <w:r w:rsidR="002B20A6" w:rsidRPr="00716DA1">
        <w:rPr>
          <w:rFonts w:ascii="Calisto MT" w:hAnsi="Calisto MT" w:cstheme="majorBidi"/>
          <w:sz w:val="22"/>
          <w:szCs w:val="22"/>
        </w:rPr>
        <w:t xml:space="preserve">mengalami faktor yang signifikan di beberapa media online, hal tersebut demikian bahwa fakta yang terjadi pada sektor perekonomian terjadi penurunan signifikan financial. Sehingga perlu adanya </w:t>
      </w:r>
      <w:r w:rsidR="0016573D" w:rsidRPr="00716DA1">
        <w:rPr>
          <w:rFonts w:ascii="Calisto MT" w:hAnsi="Calisto MT" w:cstheme="majorBidi"/>
          <w:sz w:val="22"/>
          <w:szCs w:val="22"/>
        </w:rPr>
        <w:t xml:space="preserve">berkembang dalam sektor </w:t>
      </w:r>
      <w:r w:rsidR="002B20A6" w:rsidRPr="00716DA1">
        <w:rPr>
          <w:rFonts w:ascii="Calisto MT" w:hAnsi="Calisto MT" w:cstheme="majorBidi"/>
          <w:sz w:val="22"/>
          <w:szCs w:val="22"/>
        </w:rPr>
        <w:t xml:space="preserve">perekonomian </w:t>
      </w:r>
      <w:r w:rsidR="0016573D" w:rsidRPr="00716DA1">
        <w:rPr>
          <w:rFonts w:ascii="Calisto MT" w:hAnsi="Calisto MT" w:cstheme="majorBidi"/>
          <w:sz w:val="22"/>
          <w:szCs w:val="22"/>
        </w:rPr>
        <w:t xml:space="preserve">bumdes </w:t>
      </w:r>
      <w:r w:rsidR="002B20A6" w:rsidRPr="00716DA1">
        <w:rPr>
          <w:rFonts w:ascii="Calisto MT" w:hAnsi="Calisto MT" w:cstheme="majorBidi"/>
          <w:sz w:val="22"/>
          <w:szCs w:val="22"/>
        </w:rPr>
        <w:t>yang me</w:t>
      </w:r>
      <w:r w:rsidR="00453C57" w:rsidRPr="00716DA1">
        <w:rPr>
          <w:rFonts w:ascii="Calisto MT" w:hAnsi="Calisto MT" w:cstheme="majorBidi"/>
          <w:sz w:val="22"/>
          <w:szCs w:val="22"/>
        </w:rPr>
        <w:t>nurun</w:t>
      </w:r>
      <w:r w:rsidR="0016573D" w:rsidRPr="00716DA1">
        <w:rPr>
          <w:rFonts w:ascii="Calisto MT" w:hAnsi="Calisto MT" w:cstheme="majorBidi"/>
          <w:sz w:val="22"/>
          <w:szCs w:val="22"/>
        </w:rPr>
        <w:t xml:space="preserve"> </w:t>
      </w:r>
      <w:r w:rsidR="002B20A6" w:rsidRPr="00716DA1">
        <w:rPr>
          <w:rFonts w:ascii="Calisto MT" w:hAnsi="Calisto MT" w:cstheme="majorBidi"/>
          <w:sz w:val="22"/>
          <w:szCs w:val="22"/>
        </w:rPr>
        <w:t xml:space="preserve">pada pandemi covid-19. </w:t>
      </w:r>
      <w:r w:rsidR="0016573D" w:rsidRPr="00716DA1">
        <w:rPr>
          <w:rFonts w:ascii="Calisto MT" w:hAnsi="Calisto MT" w:cstheme="majorBidi"/>
          <w:sz w:val="22"/>
          <w:szCs w:val="22"/>
        </w:rPr>
        <w:t xml:space="preserve">Sebab sektor </w:t>
      </w:r>
      <w:r w:rsidR="002B20A6" w:rsidRPr="00716DA1">
        <w:rPr>
          <w:rFonts w:ascii="Calisto MT" w:hAnsi="Calisto MT" w:cstheme="majorBidi"/>
          <w:sz w:val="22"/>
          <w:szCs w:val="22"/>
        </w:rPr>
        <w:t xml:space="preserve">perekonomian </w:t>
      </w:r>
      <w:r w:rsidR="008E04ED" w:rsidRPr="00716DA1">
        <w:rPr>
          <w:rFonts w:ascii="Calisto MT" w:hAnsi="Calisto MT" w:cstheme="majorBidi"/>
          <w:sz w:val="22"/>
          <w:szCs w:val="22"/>
        </w:rPr>
        <w:t>dapat mem</w:t>
      </w:r>
      <w:r w:rsidR="0016573D" w:rsidRPr="00716DA1">
        <w:rPr>
          <w:rFonts w:ascii="Calisto MT" w:hAnsi="Calisto MT" w:cstheme="majorBidi"/>
          <w:sz w:val="22"/>
          <w:szCs w:val="22"/>
        </w:rPr>
        <w:t>pengaruh</w:t>
      </w:r>
      <w:r w:rsidR="008E04ED" w:rsidRPr="00716DA1">
        <w:rPr>
          <w:rFonts w:ascii="Calisto MT" w:hAnsi="Calisto MT" w:cstheme="majorBidi"/>
          <w:sz w:val="22"/>
          <w:szCs w:val="22"/>
        </w:rPr>
        <w:t>i</w:t>
      </w:r>
      <w:r w:rsidR="0016573D" w:rsidRPr="00716DA1">
        <w:rPr>
          <w:rFonts w:ascii="Calisto MT" w:hAnsi="Calisto MT" w:cstheme="majorBidi"/>
          <w:sz w:val="22"/>
          <w:szCs w:val="22"/>
        </w:rPr>
        <w:t xml:space="preserve"> kebutuhan manusia, </w:t>
      </w:r>
      <w:r w:rsidR="002B20A6" w:rsidRPr="00716DA1">
        <w:rPr>
          <w:rFonts w:ascii="Calisto MT" w:hAnsi="Calisto MT" w:cstheme="majorBidi"/>
          <w:sz w:val="22"/>
          <w:szCs w:val="22"/>
        </w:rPr>
        <w:t xml:space="preserve">salah satunya </w:t>
      </w:r>
      <w:r w:rsidR="0016573D" w:rsidRPr="00716DA1">
        <w:rPr>
          <w:rFonts w:ascii="Calisto MT" w:hAnsi="Calisto MT" w:cstheme="majorBidi"/>
          <w:sz w:val="22"/>
          <w:szCs w:val="22"/>
        </w:rPr>
        <w:t xml:space="preserve">tindak </w:t>
      </w:r>
      <w:r w:rsidR="002B20A6" w:rsidRPr="00716DA1">
        <w:rPr>
          <w:rFonts w:ascii="Calisto MT" w:hAnsi="Calisto MT" w:cstheme="majorBidi"/>
          <w:sz w:val="22"/>
          <w:szCs w:val="22"/>
        </w:rPr>
        <w:t xml:space="preserve">lanjut perkembangan sektor UMKM </w:t>
      </w:r>
      <w:r w:rsidR="0016573D" w:rsidRPr="00716DA1">
        <w:rPr>
          <w:rFonts w:ascii="Calisto MT" w:hAnsi="Calisto MT" w:cstheme="majorBidi"/>
          <w:sz w:val="22"/>
          <w:szCs w:val="22"/>
        </w:rPr>
        <w:t>dengan menginovasikan ide</w:t>
      </w:r>
      <w:r w:rsidR="002B20A6" w:rsidRPr="00716DA1">
        <w:rPr>
          <w:rFonts w:ascii="Calisto MT" w:hAnsi="Calisto MT" w:cstheme="majorBidi"/>
          <w:sz w:val="22"/>
          <w:szCs w:val="22"/>
        </w:rPr>
        <w:t>-ide</w:t>
      </w:r>
      <w:r w:rsidR="0016573D" w:rsidRPr="00716DA1">
        <w:rPr>
          <w:rFonts w:ascii="Calisto MT" w:hAnsi="Calisto MT" w:cstheme="majorBidi"/>
          <w:sz w:val="22"/>
          <w:szCs w:val="22"/>
        </w:rPr>
        <w:t xml:space="preserve"> yang nyata dengan mempertimbangkan jangka waktu yang panjang. </w:t>
      </w:r>
      <w:r w:rsidR="00453C57" w:rsidRPr="00716DA1">
        <w:rPr>
          <w:rFonts w:ascii="Calisto MT" w:hAnsi="Calisto MT" w:cstheme="majorBidi"/>
          <w:sz w:val="22"/>
          <w:szCs w:val="22"/>
        </w:rPr>
        <w:t xml:space="preserve"> </w:t>
      </w:r>
    </w:p>
    <w:p w14:paraId="14B1F623" w14:textId="77777777" w:rsidR="00DE29AC" w:rsidRPr="00716DA1" w:rsidRDefault="00453C57" w:rsidP="001E5917">
      <w:pPr>
        <w:pStyle w:val="Default"/>
        <w:ind w:firstLine="567"/>
        <w:jc w:val="both"/>
        <w:rPr>
          <w:rFonts w:ascii="Calisto MT" w:hAnsi="Calisto MT" w:cstheme="majorBidi"/>
          <w:color w:val="222222"/>
          <w:sz w:val="22"/>
          <w:szCs w:val="22"/>
          <w:shd w:val="clear" w:color="auto" w:fill="FFFFFF"/>
        </w:rPr>
      </w:pPr>
      <w:r w:rsidRPr="00716DA1">
        <w:rPr>
          <w:rFonts w:ascii="Calisto MT" w:hAnsi="Calisto MT" w:cstheme="majorBidi"/>
          <w:sz w:val="22"/>
          <w:szCs w:val="22"/>
        </w:rPr>
        <w:t xml:space="preserve">Salah satu bumdes di Indonesia yaitu bumdes kuala alam di kabupaten Bengkalis, Riau dengan empat unit usaha yang di kelola dan terus berkembang yaitu unit </w:t>
      </w:r>
      <w:proofErr w:type="gramStart"/>
      <w:r w:rsidRPr="00716DA1">
        <w:rPr>
          <w:rFonts w:ascii="Calisto MT" w:hAnsi="Calisto MT" w:cstheme="majorBidi"/>
          <w:sz w:val="22"/>
          <w:szCs w:val="22"/>
        </w:rPr>
        <w:t>perkebunan,pengolahan</w:t>
      </w:r>
      <w:proofErr w:type="gramEnd"/>
      <w:r w:rsidRPr="00716DA1">
        <w:rPr>
          <w:rFonts w:ascii="Calisto MT" w:hAnsi="Calisto MT" w:cstheme="majorBidi"/>
          <w:sz w:val="22"/>
          <w:szCs w:val="22"/>
        </w:rPr>
        <w:t>, perdagangan dan unit usaha simpan pinjam. Bumdes kuala alam telah menghasilkan 30 produk pangan lokal yang telah memiliki pasar sendiri. Pengolahan di bumdes kuala alam ada olahan ikan lomek yang hampir satu ton permintaan perbulan.  Maka demikian bumdes kuala alam diharapkan dapat menyalurkan dan mendistribusikan dengan cepat, terlebih pada masa pandemi covid-19</w:t>
      </w:r>
      <w:r w:rsidR="00954C69" w:rsidRPr="00716DA1">
        <w:rPr>
          <w:rFonts w:ascii="Calisto MT" w:hAnsi="Calisto MT" w:cstheme="majorBidi"/>
          <w:sz w:val="22"/>
          <w:szCs w:val="22"/>
        </w:rPr>
        <w:t xml:space="preserve"> </w:t>
      </w:r>
      <w:r w:rsidR="007C579D" w:rsidRPr="00716DA1">
        <w:rPr>
          <w:rFonts w:ascii="Calisto MT" w:hAnsi="Calisto MT" w:cstheme="majorBidi"/>
          <w:sz w:val="22"/>
          <w:szCs w:val="22"/>
        </w:rPr>
        <w:fldChar w:fldCharType="begin"/>
      </w:r>
      <w:r w:rsidR="00954C69" w:rsidRPr="00716DA1">
        <w:rPr>
          <w:rFonts w:ascii="Calisto MT" w:hAnsi="Calisto MT" w:cstheme="majorBidi"/>
          <w:sz w:val="22"/>
          <w:szCs w:val="22"/>
        </w:rPr>
        <w:instrText xml:space="preserve"> ADDIN ZOTERO_ITEM CSL_CITATION {"citationID":"AQCcXoOp","properties":{"formattedCitation":"(antaranews.com, 2021)","plainCitation":"(antaranews.com, 2021)","noteIndex":0},"citationItems":[{"id":922,"uris":["http://zotero.org/users/6084947/items/67F9Q5CJ"],"uri":["http://zotero.org/users/6084947/items/67F9Q5CJ"],"itemData":{"id":922,"type":"webpage","abstract":"Pandemi COVID-19 masih berlangsung. Berbagai dampak turut tercipta baik di dunia pendidikan, sosial maupun ekonomi. Namun atas segala keterpurukan itu, ada ...","container-title":"Antara News","note":"section: Indonesia","title":"Melihat peran BUMDes di tengah pandemi COVID-19","URL":"https://www.antaranews.com/berita/2173642/melihat-peran-bumdes-di-tengah-pandemi-covid-19","author":[{"family":"antaranews.com","given":""}],"accessed":{"date-parts":[["2021",11,8]]},"issued":{"date-parts":[["2021",5,24]]}}}],"schema":"https://github.com/citation-style-language/schema/raw/master/csl-citation.json"} </w:instrText>
      </w:r>
      <w:r w:rsidR="007C579D" w:rsidRPr="00716DA1">
        <w:rPr>
          <w:rFonts w:ascii="Calisto MT" w:hAnsi="Calisto MT" w:cstheme="majorBidi"/>
          <w:sz w:val="22"/>
          <w:szCs w:val="22"/>
        </w:rPr>
        <w:fldChar w:fldCharType="separate"/>
      </w:r>
      <w:r w:rsidR="00954C69" w:rsidRPr="00716DA1">
        <w:rPr>
          <w:rFonts w:ascii="Calisto MT" w:hAnsi="Calisto MT" w:cs="Times New Roman"/>
          <w:sz w:val="22"/>
          <w:szCs w:val="22"/>
        </w:rPr>
        <w:t>(antaranews.com, 2021)</w:t>
      </w:r>
      <w:r w:rsidR="007C579D" w:rsidRPr="00716DA1">
        <w:rPr>
          <w:rFonts w:ascii="Calisto MT" w:hAnsi="Calisto MT" w:cstheme="majorBidi"/>
          <w:sz w:val="22"/>
          <w:szCs w:val="22"/>
        </w:rPr>
        <w:fldChar w:fldCharType="end"/>
      </w:r>
      <w:r w:rsidR="00954C69" w:rsidRPr="00716DA1">
        <w:rPr>
          <w:rFonts w:ascii="Calisto MT" w:hAnsi="Calisto MT" w:cstheme="majorBidi"/>
          <w:sz w:val="22"/>
          <w:szCs w:val="22"/>
        </w:rPr>
        <w:t xml:space="preserve">. </w:t>
      </w:r>
      <w:r w:rsidR="00954C69" w:rsidRPr="00716DA1">
        <w:rPr>
          <w:rFonts w:ascii="Calisto MT" w:hAnsi="Calisto MT" w:cstheme="majorBidi"/>
          <w:color w:val="222222"/>
          <w:sz w:val="22"/>
          <w:szCs w:val="22"/>
          <w:shd w:val="clear" w:color="auto" w:fill="FFFFFF"/>
        </w:rPr>
        <w:t>Diharapkan usaha m</w:t>
      </w:r>
      <w:r w:rsidR="0016573D" w:rsidRPr="00716DA1">
        <w:rPr>
          <w:rFonts w:ascii="Calisto MT" w:hAnsi="Calisto MT" w:cstheme="majorBidi"/>
          <w:color w:val="222222"/>
          <w:sz w:val="22"/>
          <w:szCs w:val="22"/>
          <w:shd w:val="clear" w:color="auto" w:fill="FFFFFF"/>
        </w:rPr>
        <w:t xml:space="preserve">ikro </w:t>
      </w:r>
      <w:r w:rsidR="00954C69" w:rsidRPr="00716DA1">
        <w:rPr>
          <w:rFonts w:ascii="Calisto MT" w:hAnsi="Calisto MT" w:cstheme="majorBidi"/>
          <w:color w:val="222222"/>
          <w:sz w:val="22"/>
          <w:szCs w:val="22"/>
          <w:shd w:val="clear" w:color="auto" w:fill="FFFFFF"/>
        </w:rPr>
        <w:t>kecil dan m</w:t>
      </w:r>
      <w:r w:rsidR="0016573D" w:rsidRPr="00716DA1">
        <w:rPr>
          <w:rFonts w:ascii="Calisto MT" w:hAnsi="Calisto MT" w:cstheme="majorBidi"/>
          <w:color w:val="222222"/>
          <w:sz w:val="22"/>
          <w:szCs w:val="22"/>
          <w:shd w:val="clear" w:color="auto" w:fill="FFFFFF"/>
        </w:rPr>
        <w:t>enengah (UMKM</w:t>
      </w:r>
      <w:r w:rsidR="008A48CA" w:rsidRPr="00716DA1">
        <w:rPr>
          <w:rFonts w:ascii="Calisto MT" w:hAnsi="Calisto MT" w:cstheme="majorBidi"/>
          <w:color w:val="222222"/>
          <w:sz w:val="22"/>
          <w:szCs w:val="22"/>
          <w:shd w:val="clear" w:color="auto" w:fill="FFFFFF"/>
        </w:rPr>
        <w:t>) perdesaan dapat memanfaatkan badan usaha milik d</w:t>
      </w:r>
      <w:r w:rsidR="0016573D" w:rsidRPr="00716DA1">
        <w:rPr>
          <w:rFonts w:ascii="Calisto MT" w:hAnsi="Calisto MT" w:cstheme="majorBidi"/>
          <w:color w:val="222222"/>
          <w:sz w:val="22"/>
          <w:szCs w:val="22"/>
          <w:shd w:val="clear" w:color="auto" w:fill="FFFFFF"/>
        </w:rPr>
        <w:t>esa (BUMDes) sehingga program Produk Unggulan Kawasan Perdesaan</w:t>
      </w:r>
      <w:r w:rsidR="008A48CA" w:rsidRPr="00716DA1">
        <w:rPr>
          <w:rFonts w:ascii="Calisto MT" w:hAnsi="Calisto MT" w:cstheme="majorBidi"/>
          <w:sz w:val="22"/>
          <w:szCs w:val="22"/>
        </w:rPr>
        <w:t xml:space="preserve"> </w:t>
      </w:r>
      <w:r w:rsidR="0016573D" w:rsidRPr="00716DA1">
        <w:rPr>
          <w:rFonts w:ascii="Calisto MT" w:hAnsi="Calisto MT" w:cstheme="majorBidi"/>
          <w:color w:val="222222"/>
          <w:sz w:val="22"/>
          <w:szCs w:val="22"/>
          <w:shd w:val="clear" w:color="auto" w:fill="FFFFFF"/>
        </w:rPr>
        <w:t xml:space="preserve">dapat bersaing dengan produk-produk besar. </w:t>
      </w:r>
    </w:p>
    <w:p w14:paraId="0A3C530B" w14:textId="77777777" w:rsidR="00DE29AC" w:rsidRPr="00716DA1" w:rsidRDefault="00DE29AC" w:rsidP="001E5917">
      <w:pPr>
        <w:pStyle w:val="Default"/>
        <w:ind w:firstLine="567"/>
        <w:jc w:val="both"/>
        <w:rPr>
          <w:rFonts w:ascii="Calisto MT" w:hAnsi="Calisto MT" w:cstheme="majorBidi"/>
          <w:color w:val="222222"/>
          <w:sz w:val="22"/>
          <w:szCs w:val="22"/>
          <w:shd w:val="clear" w:color="auto" w:fill="FFFFFF"/>
        </w:rPr>
        <w:sectPr w:rsidR="00DE29AC" w:rsidRPr="00716DA1" w:rsidSect="00716DA1">
          <w:type w:val="continuous"/>
          <w:pgSz w:w="12240" w:h="15840"/>
          <w:pgMar w:top="2275" w:right="1699" w:bottom="1699" w:left="2275" w:header="720" w:footer="720" w:gutter="0"/>
          <w:cols w:space="720"/>
          <w:docGrid w:linePitch="360"/>
        </w:sectPr>
      </w:pPr>
      <w:r w:rsidRPr="00716DA1">
        <w:rPr>
          <w:rFonts w:ascii="Calisto MT" w:hAnsi="Calisto MT" w:cstheme="majorBidi"/>
          <w:color w:val="222222"/>
          <w:sz w:val="22"/>
          <w:szCs w:val="22"/>
          <w:shd w:val="clear" w:color="auto" w:fill="FFFFFF"/>
        </w:rPr>
        <w:t xml:space="preserve"> </w:t>
      </w:r>
    </w:p>
    <w:p w14:paraId="474A748F" w14:textId="77777777" w:rsidR="00DE29AC" w:rsidRPr="00716DA1" w:rsidRDefault="00DE29AC" w:rsidP="001E5917">
      <w:pPr>
        <w:spacing w:after="0"/>
        <w:ind w:firstLine="567"/>
        <w:jc w:val="both"/>
        <w:rPr>
          <w:rFonts w:ascii="Calisto MT" w:hAnsi="Calisto MT" w:cstheme="majorBidi"/>
        </w:rPr>
      </w:pPr>
      <w:r w:rsidRPr="00716DA1">
        <w:rPr>
          <w:rFonts w:ascii="Calisto MT" w:hAnsi="Calisto MT" w:cstheme="majorBidi"/>
          <w:color w:val="222222"/>
          <w:shd w:val="clear" w:color="auto" w:fill="FFFFFF"/>
        </w:rPr>
        <w:lastRenderedPageBreak/>
        <w:t xml:space="preserve">Kedua, ide </w:t>
      </w:r>
      <w:r w:rsidR="007D08C7" w:rsidRPr="00716DA1">
        <w:rPr>
          <w:rFonts w:ascii="Calisto MT" w:hAnsi="Calisto MT" w:cstheme="majorBidi"/>
        </w:rPr>
        <w:t xml:space="preserve">Pada dasarnya ide merupakan sesuatu yang baru di lihat di dapat dari suatu pemikiran dengan memikirkan konsep yang ada. Di era pandemi covid-19 pertumbuhan ekonomi mempunyai tantangan tersendiri bahwa UMKM sebagai kunci dari adanya pemulihan ekonomi. BUMDes kerap salah memilih potensi untuk digarap dan hanya meniru BUMDes lain yang sudah sukses kemudian diterapkan di desanya tanpa perencanaan matang sebelumnya, tanpa adanya strategi maka tidak ada inovasi, faktor-faktor tersebut yang menyebabkan banyak BUMDes mati. </w:t>
      </w:r>
      <w:r w:rsidR="007C579D" w:rsidRPr="00716DA1">
        <w:rPr>
          <w:rFonts w:ascii="Calisto MT" w:hAnsi="Calisto MT" w:cstheme="majorBidi"/>
        </w:rPr>
        <w:fldChar w:fldCharType="begin"/>
      </w:r>
      <w:r w:rsidR="000C7FBA" w:rsidRPr="00716DA1">
        <w:rPr>
          <w:rFonts w:ascii="Calisto MT" w:hAnsi="Calisto MT" w:cstheme="majorBidi"/>
        </w:rPr>
        <w:instrText xml:space="preserve"> ADDIN ZOTERO_ITEM CSL_CITATION {"citationID":"4nUwR6MW","properties":{"formattedCitation":"(Pratiwi &amp; Novianty, 2020)","plainCitation":"(Pratiwi &amp; Novianty, 2020)","noteIndex":0},"citationItems":[{"id":870,"uris":["http://zotero.org/users/6084947/items/8HXNDFIA"],"uri":["http://zotero.org/users/6084947/items/8HXNDFIA"],"itemData":{"id":870,"type":"article-journal","container-title":"Prosiding The 11th Industrial Research Workshop and National Seminar","language":"id","page":"7","source":"Zotero","title":"Strategi Bertahan Badan Usaha Milik Desa (BUMDes) dalam Pandemi COVID-19 pada Desa Cibodas Kecamatan Lembang Kabupaten Bandung Barat","author":[{"family":"Pratiwi","given":"Monika Balqis"},{"family":"Novianty","given":"Ira"}],"issued":{"date-parts":[["2020"]]}}}],"schema":"https://github.com/citation-style-language/schema/raw/master/csl-citation.json"} </w:instrText>
      </w:r>
      <w:r w:rsidR="007C579D" w:rsidRPr="00716DA1">
        <w:rPr>
          <w:rFonts w:ascii="Calisto MT" w:hAnsi="Calisto MT" w:cstheme="majorBidi"/>
        </w:rPr>
        <w:fldChar w:fldCharType="separate"/>
      </w:r>
      <w:r w:rsidR="000C7FBA" w:rsidRPr="00716DA1">
        <w:rPr>
          <w:rFonts w:ascii="Calisto MT" w:hAnsi="Calisto MT" w:cstheme="majorBidi"/>
        </w:rPr>
        <w:t>(Pratiwi &amp; Novianty, 2020)</w:t>
      </w:r>
      <w:r w:rsidR="007C579D" w:rsidRPr="00716DA1">
        <w:rPr>
          <w:rFonts w:ascii="Calisto MT" w:hAnsi="Calisto MT" w:cstheme="majorBidi"/>
        </w:rPr>
        <w:fldChar w:fldCharType="end"/>
      </w:r>
      <w:r w:rsidRPr="00716DA1">
        <w:rPr>
          <w:rFonts w:ascii="Calisto MT" w:hAnsi="Calisto MT" w:cstheme="majorBidi"/>
        </w:rPr>
        <w:t xml:space="preserve">. </w:t>
      </w:r>
      <w:r w:rsidR="009D55E7" w:rsidRPr="00716DA1">
        <w:rPr>
          <w:rFonts w:ascii="Calisto MT" w:hAnsi="Calisto MT" w:cstheme="majorBidi"/>
        </w:rPr>
        <w:t>Beberapa bumdes di Indonesia dalam sektor UMKM, Sedangkan BUM Desa yang dapat memanfaatkan peluang dengan membuat usaha terkait wabah covid-19 yaitu membuka usaha produksi hand sanitizer dan masker yang dilakukan oleh 10 BUM Desa di Kabupaten Bogor antara lain BUM Desa di Desa Jatisari, Desa Tarikolot, Desa Rawapanjang, Desa Parakan, Desa Banjarwangi, Desa Gunungsari, Desa Cikahuripan, Desa Warujaya, Des</w:t>
      </w:r>
      <w:r w:rsidRPr="00716DA1">
        <w:rPr>
          <w:rFonts w:ascii="Calisto MT" w:hAnsi="Calisto MT" w:cstheme="majorBidi"/>
        </w:rPr>
        <w:t xml:space="preserve">a Curug dan Desa Kembang Kuning </w:t>
      </w:r>
      <w:r w:rsidR="007C579D" w:rsidRPr="00716DA1">
        <w:rPr>
          <w:rFonts w:ascii="Calisto MT" w:hAnsi="Calisto MT" w:cstheme="majorBidi"/>
        </w:rPr>
        <w:fldChar w:fldCharType="begin"/>
      </w:r>
      <w:r w:rsidRPr="00716DA1">
        <w:rPr>
          <w:rFonts w:ascii="Calisto MT" w:hAnsi="Calisto MT" w:cstheme="majorBidi"/>
        </w:rPr>
        <w:instrText xml:space="preserve"> ADDIN ZOTERO_ITEM CSL_CITATION {"citationID":"ew4op5GO","properties":{"formattedCitation":"(Indonesiabaik.id, 2021)","plainCitation":"(Indonesiabaik.id, 2021)","noteIndex":0},"citationItems":[{"id":906,"uris":["http://zotero.org/users/6084947/items/8UJQG8HW"],"uri":["http://zotero.org/users/6084947/items/8UJQG8HW"],"itemData":{"id":906,"type":"webpage","title":"BUMDes Menggerakan Ekonomi Desa | Indonesia Baik","URL":"https://indonesiabaik.id/infografis/bumdes-menggerakan-ekonomi-desa","author":[{"family":"Indonesiabaik.id","given":""}],"accessed":{"date-parts":[["2021",10,23]]},"issued":{"date-parts":[["2021"]]}}}],"schema":"https://github.com/citation-style-language/schema/raw/master/csl-citation.json"} </w:instrText>
      </w:r>
      <w:r w:rsidR="007C579D" w:rsidRPr="00716DA1">
        <w:rPr>
          <w:rFonts w:ascii="Calisto MT" w:hAnsi="Calisto MT" w:cstheme="majorBidi"/>
        </w:rPr>
        <w:fldChar w:fldCharType="separate"/>
      </w:r>
      <w:r w:rsidRPr="00716DA1">
        <w:rPr>
          <w:rFonts w:ascii="Calisto MT" w:hAnsi="Calisto MT" w:cs="Times New Roman"/>
        </w:rPr>
        <w:t>(Indonesiabaik.id, 2021)</w:t>
      </w:r>
      <w:r w:rsidR="007C579D" w:rsidRPr="00716DA1">
        <w:rPr>
          <w:rFonts w:ascii="Calisto MT" w:hAnsi="Calisto MT" w:cstheme="majorBidi"/>
        </w:rPr>
        <w:fldChar w:fldCharType="end"/>
      </w:r>
      <w:r w:rsidRPr="00716DA1">
        <w:rPr>
          <w:rFonts w:ascii="Calisto MT" w:hAnsi="Calisto MT" w:cstheme="majorBidi"/>
        </w:rPr>
        <w:t xml:space="preserve">. </w:t>
      </w:r>
    </w:p>
    <w:p w14:paraId="0E666832" w14:textId="77777777" w:rsidR="00DE29AC" w:rsidRPr="00716DA1" w:rsidRDefault="00DE29AC" w:rsidP="001E5917">
      <w:pPr>
        <w:spacing w:after="0"/>
        <w:ind w:firstLine="567"/>
        <w:jc w:val="both"/>
        <w:rPr>
          <w:rFonts w:ascii="Calisto MT" w:hAnsi="Calisto MT" w:cstheme="majorBidi"/>
        </w:rPr>
      </w:pPr>
      <w:r w:rsidRPr="00716DA1">
        <w:rPr>
          <w:rFonts w:ascii="Calisto MT" w:hAnsi="Calisto MT" w:cstheme="majorBidi"/>
        </w:rPr>
        <w:t>K</w:t>
      </w:r>
      <w:r w:rsidR="007D08C7" w:rsidRPr="00716DA1">
        <w:rPr>
          <w:rFonts w:ascii="Calisto MT" w:hAnsi="Calisto MT" w:cstheme="majorBidi"/>
        </w:rPr>
        <w:t xml:space="preserve">etiga, informasi. Pada masa pandemic covid-19 banyak bumdes yang terhenti di karenakan berbagai macam faktor. Maka hal tersebut bumdes dapat dijadikan sebagai tujuan untuk meningkatkan perekonomian perdesaan. Maka berdasarkan indikator ini memperngaruhi bahwa informasi </w:t>
      </w:r>
      <w:r w:rsidRPr="00716DA1">
        <w:rPr>
          <w:rFonts w:ascii="Calisto MT" w:hAnsi="Calisto MT" w:cstheme="majorBidi"/>
        </w:rPr>
        <w:t xml:space="preserve">dalam </w:t>
      </w:r>
      <w:r w:rsidR="007D08C7" w:rsidRPr="00716DA1">
        <w:rPr>
          <w:rFonts w:ascii="Calisto MT" w:hAnsi="Calisto MT" w:cstheme="majorBidi"/>
        </w:rPr>
        <w:t xml:space="preserve">inspirasi </w:t>
      </w:r>
      <w:r w:rsidRPr="00716DA1">
        <w:rPr>
          <w:rFonts w:ascii="Calisto MT" w:hAnsi="Calisto MT" w:cstheme="majorBidi"/>
        </w:rPr>
        <w:t xml:space="preserve">dan </w:t>
      </w:r>
      <w:r w:rsidR="007D08C7" w:rsidRPr="00716DA1">
        <w:rPr>
          <w:rFonts w:ascii="Calisto MT" w:hAnsi="Calisto MT" w:cstheme="majorBidi"/>
        </w:rPr>
        <w:t xml:space="preserve">menginovasikan bumdes. Bumdes pada sektor UMKM akan berpengaruh terhadap potensi yang ada desa serta dapat di gunakan seperti adanya teknologi informasi yang dapat di manfaatkan suatu inovasi dan potensi di butuhkan agar bumdes berjalan kembali. Maka perlu adanya keterbaharuan dari suatu bumdes agar bisa berkembang menjadikan perekonomian di desa dapat menunjang kebutuhan masyarakat di masa pandemic covid-19. </w:t>
      </w:r>
      <w:r w:rsidRPr="00716DA1">
        <w:rPr>
          <w:rFonts w:ascii="Calisto MT" w:hAnsi="Calisto MT" w:cstheme="majorBidi"/>
        </w:rPr>
        <w:t xml:space="preserve"> </w:t>
      </w:r>
    </w:p>
    <w:p w14:paraId="09B7FC44" w14:textId="77777777" w:rsidR="001E5917" w:rsidRDefault="00DE29AC" w:rsidP="001E5917">
      <w:pPr>
        <w:spacing w:after="0"/>
        <w:ind w:firstLine="567"/>
        <w:jc w:val="both"/>
        <w:rPr>
          <w:rFonts w:ascii="Calisto MT" w:hAnsi="Calisto MT" w:cstheme="majorBidi"/>
        </w:rPr>
      </w:pPr>
      <w:r w:rsidRPr="00716DA1">
        <w:rPr>
          <w:rFonts w:ascii="Calisto MT" w:hAnsi="Calisto MT" w:cstheme="majorBidi"/>
        </w:rPr>
        <w:t>P</w:t>
      </w:r>
      <w:r w:rsidR="008C6670" w:rsidRPr="00716DA1">
        <w:rPr>
          <w:rFonts w:ascii="Calisto MT" w:hAnsi="Calisto MT" w:cstheme="majorBidi"/>
        </w:rPr>
        <w:t>ada grafik.2</w:t>
      </w:r>
      <w:r w:rsidRPr="00716DA1">
        <w:rPr>
          <w:rFonts w:ascii="Calisto MT" w:hAnsi="Calisto MT" w:cstheme="majorBidi"/>
        </w:rPr>
        <w:t>.</w:t>
      </w:r>
      <w:r w:rsidR="008C6670" w:rsidRPr="00716DA1">
        <w:rPr>
          <w:rFonts w:ascii="Calisto MT" w:hAnsi="Calisto MT" w:cstheme="majorBidi"/>
        </w:rPr>
        <w:t xml:space="preserve"> </w:t>
      </w:r>
      <w:r w:rsidRPr="00716DA1">
        <w:rPr>
          <w:rFonts w:ascii="Calisto MT" w:hAnsi="Calisto MT" w:cstheme="majorBidi"/>
        </w:rPr>
        <w:t>crosstab analysis di atas menjelaskan</w:t>
      </w:r>
      <w:r w:rsidR="008C6670" w:rsidRPr="00716DA1">
        <w:rPr>
          <w:rFonts w:ascii="Calisto MT" w:hAnsi="Calisto MT" w:cstheme="majorBidi"/>
        </w:rPr>
        <w:t xml:space="preserve"> bahwa potensi menjadi salah satu faktor yang mempengaruhi adanya inovasi dan potensi bumdes di Indonesia di era pandemic covid-19. pada indikator Pertama, Dampak budaya. Dampak budaya </w:t>
      </w:r>
      <w:r w:rsidRPr="00716DA1">
        <w:rPr>
          <w:rFonts w:ascii="Calisto MT" w:hAnsi="Calisto MT" w:cstheme="majorBidi"/>
        </w:rPr>
        <w:t xml:space="preserve">terjadi pada </w:t>
      </w:r>
      <w:r w:rsidR="008C6670" w:rsidRPr="00716DA1">
        <w:rPr>
          <w:rFonts w:ascii="Calisto MT" w:hAnsi="Calisto MT" w:cstheme="majorBidi"/>
        </w:rPr>
        <w:t xml:space="preserve">penurunan ekonomi pada sektor </w:t>
      </w:r>
      <w:proofErr w:type="gramStart"/>
      <w:r w:rsidR="008C6670" w:rsidRPr="00716DA1">
        <w:rPr>
          <w:rFonts w:ascii="Calisto MT" w:hAnsi="Calisto MT" w:cstheme="majorBidi"/>
        </w:rPr>
        <w:t>pariwisata  yang</w:t>
      </w:r>
      <w:proofErr w:type="gramEnd"/>
      <w:r w:rsidR="008C6670" w:rsidRPr="00716DA1">
        <w:rPr>
          <w:rFonts w:ascii="Calisto MT" w:hAnsi="Calisto MT" w:cstheme="majorBidi"/>
        </w:rPr>
        <w:t xml:space="preserve"> berimbas pada terhentinya sektor tersebut. Pote</w:t>
      </w:r>
      <w:r w:rsidRPr="00716DA1">
        <w:rPr>
          <w:rFonts w:ascii="Calisto MT" w:hAnsi="Calisto MT" w:cstheme="majorBidi"/>
        </w:rPr>
        <w:t>nsi pada sektor pariwisata meman</w:t>
      </w:r>
      <w:r w:rsidR="008C6670" w:rsidRPr="00716DA1">
        <w:rPr>
          <w:rFonts w:ascii="Calisto MT" w:hAnsi="Calisto MT" w:cstheme="majorBidi"/>
        </w:rPr>
        <w:t>faatkam sumber daya manusia dan sumberdaya alam sebagai salah satu suatu objek yang menarik untuk tempat berwisata  Kondisi alam yang berbeda tersebut menyebabkan perbedaan dan ciri khas potensi lokal setiap wilayah</w:t>
      </w:r>
      <w:r w:rsidRPr="00716DA1">
        <w:rPr>
          <w:rFonts w:ascii="Calisto MT" w:hAnsi="Calisto MT" w:cstheme="majorBidi"/>
        </w:rPr>
        <w:t xml:space="preserve"> </w:t>
      </w:r>
      <w:r w:rsidR="007C579D" w:rsidRPr="00716DA1">
        <w:rPr>
          <w:rFonts w:ascii="Calisto MT" w:hAnsi="Calisto MT" w:cstheme="majorBidi"/>
        </w:rPr>
        <w:fldChar w:fldCharType="begin"/>
      </w:r>
      <w:r w:rsidRPr="00716DA1">
        <w:rPr>
          <w:rFonts w:ascii="Calisto MT" w:hAnsi="Calisto MT" w:cstheme="majorBidi"/>
        </w:rPr>
        <w:instrText xml:space="preserve"> ADDIN ZOTERO_ITEM CSL_CITATION {"citationID":"ARoJrlIG","properties":{"formattedCitation":"(Triyo dkk., 2020)","plainCitation":"(Triyo dkk., 2020)","noteIndex":0},"citationItems":[{"id":910,"uris":["http://zotero.org/users/6084947/items/B4JV6CEE"],"uri":["http://zotero.org/users/6084947/items/B4JV6CEE"],"itemData":{"id":910,"type":"article-journal","container-title":"Jurnal Litbang Kebijakan","title":"Strategi Inovasi Badan Usaha Milik Desa (BUMDes) dalam Meningkatkan Potensi dan Kesejahteraan Ekonomi Masyarakat Desa (Studi pada BUMDes Mandiri, Desa Morobakung, Kecamatan Manyar, Kabupaten Gresik)","volume":"14","author":[{"family":"Triyo","given":"Ely"},{"family":"Haryono","given":""},{"family":"Irwantoro","given":""}],"issued":{"date-parts":[["2020"]]}}}],"schema":"https://github.com/citation-style-language/schema/raw/master/csl-citation.json"} </w:instrText>
      </w:r>
      <w:r w:rsidR="007C579D" w:rsidRPr="00716DA1">
        <w:rPr>
          <w:rFonts w:ascii="Calisto MT" w:hAnsi="Calisto MT" w:cstheme="majorBidi"/>
        </w:rPr>
        <w:fldChar w:fldCharType="separate"/>
      </w:r>
      <w:r w:rsidRPr="00716DA1">
        <w:rPr>
          <w:rFonts w:ascii="Calisto MT" w:hAnsi="Calisto MT" w:cs="Times New Roman"/>
        </w:rPr>
        <w:t>(Triyo dkk., 2020)</w:t>
      </w:r>
      <w:r w:rsidR="007C579D" w:rsidRPr="00716DA1">
        <w:rPr>
          <w:rFonts w:ascii="Calisto MT" w:hAnsi="Calisto MT" w:cstheme="majorBidi"/>
        </w:rPr>
        <w:fldChar w:fldCharType="end"/>
      </w:r>
      <w:r w:rsidRPr="00716DA1">
        <w:rPr>
          <w:rFonts w:ascii="Calisto MT" w:hAnsi="Calisto MT" w:cstheme="majorBidi"/>
        </w:rPr>
        <w:t>.</w:t>
      </w:r>
    </w:p>
    <w:p w14:paraId="725575B9" w14:textId="77777777" w:rsidR="00DE29AC" w:rsidRDefault="001E5917" w:rsidP="001E5917">
      <w:pPr>
        <w:spacing w:after="0"/>
        <w:jc w:val="center"/>
        <w:rPr>
          <w:rFonts w:ascii="Calisto MT" w:hAnsi="Calisto MT" w:cstheme="majorBidi"/>
          <w:b/>
          <w:bCs/>
        </w:rPr>
      </w:pPr>
      <w:r w:rsidRPr="00716DA1">
        <w:rPr>
          <w:rFonts w:ascii="Calisto MT" w:hAnsi="Calisto MT" w:cstheme="majorBidi"/>
          <w:b/>
          <w:bCs/>
          <w:noProof/>
          <w:color w:val="191919"/>
        </w:rPr>
        <w:drawing>
          <wp:anchor distT="0" distB="0" distL="114300" distR="114300" simplePos="0" relativeHeight="251672576" behindDoc="0" locked="0" layoutInCell="1" allowOverlap="1" wp14:anchorId="42CCACA5" wp14:editId="41081D1E">
            <wp:simplePos x="0" y="0"/>
            <wp:positionH relativeFrom="margin">
              <wp:posOffset>548077</wp:posOffset>
            </wp:positionH>
            <wp:positionV relativeFrom="margin">
              <wp:posOffset>5715300</wp:posOffset>
            </wp:positionV>
            <wp:extent cx="4244196" cy="1544128"/>
            <wp:effectExtent l="0" t="0" r="4445" b="0"/>
            <wp:wrapNone/>
            <wp:docPr id="1" name="Picture 5" descr="Crosstab Query - Results 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descr="Crosstab Query - Results Preview.png"/>
                    <pic:cNvPicPr>
                      <a:picLocks noChangeAspect="1"/>
                    </pic:cNvPicPr>
                  </pic:nvPicPr>
                  <pic:blipFill>
                    <a:blip r:embed="rId15" cstate="print"/>
                    <a:stretch>
                      <a:fillRect/>
                    </a:stretch>
                  </pic:blipFill>
                  <pic:spPr>
                    <a:xfrm>
                      <a:off x="0" y="0"/>
                      <a:ext cx="4248150" cy="1545567"/>
                    </a:xfrm>
                    <a:prstGeom prst="rect">
                      <a:avLst/>
                    </a:prstGeom>
                  </pic:spPr>
                </pic:pic>
              </a:graphicData>
            </a:graphic>
            <wp14:sizeRelH relativeFrom="margin">
              <wp14:pctWidth>0</wp14:pctWidth>
            </wp14:sizeRelH>
            <wp14:sizeRelV relativeFrom="margin">
              <wp14:pctHeight>0</wp14:pctHeight>
            </wp14:sizeRelV>
          </wp:anchor>
        </w:drawing>
      </w:r>
      <w:r w:rsidR="00DE29AC" w:rsidRPr="00716DA1">
        <w:rPr>
          <w:rFonts w:ascii="Calisto MT" w:hAnsi="Calisto MT" w:cstheme="majorBidi"/>
          <w:b/>
          <w:bCs/>
        </w:rPr>
        <w:t xml:space="preserve">Grafik </w:t>
      </w:r>
      <w:proofErr w:type="gramStart"/>
      <w:r w:rsidR="00DE29AC" w:rsidRPr="00716DA1">
        <w:rPr>
          <w:rFonts w:ascii="Calisto MT" w:hAnsi="Calisto MT" w:cstheme="majorBidi"/>
          <w:b/>
          <w:bCs/>
        </w:rPr>
        <w:t>1 .</w:t>
      </w:r>
      <w:proofErr w:type="gramEnd"/>
      <w:r w:rsidR="00DE29AC" w:rsidRPr="00716DA1">
        <w:rPr>
          <w:rFonts w:ascii="Calisto MT" w:hAnsi="Calisto MT" w:cstheme="majorBidi"/>
          <w:b/>
          <w:bCs/>
        </w:rPr>
        <w:t xml:space="preserve"> Faktor yang mempengaruhi</w:t>
      </w:r>
    </w:p>
    <w:p w14:paraId="53921CD0" w14:textId="77777777" w:rsidR="001E5917" w:rsidRDefault="001E5917" w:rsidP="001E5917">
      <w:pPr>
        <w:spacing w:after="0" w:line="240" w:lineRule="auto"/>
        <w:jc w:val="both"/>
        <w:rPr>
          <w:rFonts w:ascii="Calisto MT" w:hAnsi="Calisto MT" w:cstheme="majorBidi"/>
          <w:b/>
          <w:bCs/>
        </w:rPr>
      </w:pPr>
    </w:p>
    <w:p w14:paraId="276832E7" w14:textId="77777777" w:rsidR="001E5917" w:rsidRDefault="001E5917" w:rsidP="001E5917">
      <w:pPr>
        <w:spacing w:after="0" w:line="240" w:lineRule="auto"/>
        <w:jc w:val="both"/>
        <w:rPr>
          <w:rFonts w:ascii="Calisto MT" w:hAnsi="Calisto MT" w:cstheme="majorBidi"/>
          <w:b/>
          <w:bCs/>
        </w:rPr>
      </w:pPr>
    </w:p>
    <w:p w14:paraId="63758B80" w14:textId="77777777" w:rsidR="001E5917" w:rsidRDefault="001E5917" w:rsidP="001E5917">
      <w:pPr>
        <w:spacing w:after="0" w:line="240" w:lineRule="auto"/>
        <w:jc w:val="both"/>
        <w:rPr>
          <w:rFonts w:ascii="Calisto MT" w:hAnsi="Calisto MT" w:cstheme="majorBidi"/>
          <w:b/>
          <w:bCs/>
        </w:rPr>
      </w:pPr>
    </w:p>
    <w:p w14:paraId="2F75A78F" w14:textId="77777777" w:rsidR="001E5917" w:rsidRDefault="001E5917" w:rsidP="001E5917">
      <w:pPr>
        <w:spacing w:after="0" w:line="240" w:lineRule="auto"/>
        <w:jc w:val="both"/>
        <w:rPr>
          <w:rFonts w:ascii="Calisto MT" w:hAnsi="Calisto MT" w:cstheme="majorBidi"/>
          <w:b/>
          <w:bCs/>
        </w:rPr>
      </w:pPr>
    </w:p>
    <w:p w14:paraId="4FA9EEAB" w14:textId="77777777" w:rsidR="001E5917" w:rsidRDefault="001E5917" w:rsidP="001E5917">
      <w:pPr>
        <w:spacing w:after="0" w:line="240" w:lineRule="auto"/>
        <w:jc w:val="both"/>
        <w:rPr>
          <w:rFonts w:ascii="Calisto MT" w:hAnsi="Calisto MT" w:cstheme="majorBidi"/>
          <w:b/>
          <w:bCs/>
        </w:rPr>
      </w:pPr>
    </w:p>
    <w:p w14:paraId="4535E82B" w14:textId="77777777" w:rsidR="001E5917" w:rsidRDefault="001E5917" w:rsidP="001E5917">
      <w:pPr>
        <w:spacing w:after="0" w:line="240" w:lineRule="auto"/>
        <w:jc w:val="both"/>
        <w:rPr>
          <w:rFonts w:ascii="Calisto MT" w:hAnsi="Calisto MT" w:cstheme="majorBidi"/>
          <w:b/>
          <w:bCs/>
        </w:rPr>
      </w:pPr>
    </w:p>
    <w:p w14:paraId="40188F7D" w14:textId="77777777" w:rsidR="001E5917" w:rsidRDefault="001E5917" w:rsidP="001E5917">
      <w:pPr>
        <w:spacing w:after="0" w:line="240" w:lineRule="auto"/>
        <w:jc w:val="both"/>
        <w:rPr>
          <w:rFonts w:ascii="Calisto MT" w:hAnsi="Calisto MT" w:cstheme="majorBidi"/>
          <w:b/>
          <w:bCs/>
        </w:rPr>
      </w:pPr>
    </w:p>
    <w:p w14:paraId="09458E66" w14:textId="77777777" w:rsidR="001E5917" w:rsidRDefault="001E5917" w:rsidP="001E5917">
      <w:pPr>
        <w:spacing w:after="0" w:line="240" w:lineRule="auto"/>
        <w:jc w:val="both"/>
        <w:rPr>
          <w:rFonts w:ascii="Calisto MT" w:hAnsi="Calisto MT" w:cstheme="majorBidi"/>
          <w:b/>
          <w:bCs/>
        </w:rPr>
      </w:pPr>
    </w:p>
    <w:p w14:paraId="4C748651" w14:textId="77777777" w:rsidR="001E5917" w:rsidRDefault="001E5917" w:rsidP="001E5917">
      <w:pPr>
        <w:spacing w:after="0" w:line="240" w:lineRule="auto"/>
        <w:jc w:val="both"/>
        <w:rPr>
          <w:rFonts w:ascii="Calisto MT" w:hAnsi="Calisto MT" w:cstheme="majorBidi"/>
          <w:b/>
          <w:bCs/>
        </w:rPr>
      </w:pPr>
    </w:p>
    <w:p w14:paraId="2D51B229" w14:textId="77777777" w:rsidR="001E5917" w:rsidRDefault="001E5917" w:rsidP="001E5917">
      <w:pPr>
        <w:spacing w:after="0" w:line="240" w:lineRule="auto"/>
        <w:jc w:val="center"/>
        <w:rPr>
          <w:rFonts w:ascii="Calisto MT" w:hAnsi="Calisto MT" w:cstheme="majorBidi"/>
          <w:b/>
          <w:bCs/>
        </w:rPr>
      </w:pPr>
      <w:proofErr w:type="gramStart"/>
      <w:r w:rsidRPr="00716DA1">
        <w:rPr>
          <w:rFonts w:ascii="Calisto MT" w:hAnsi="Calisto MT" w:cstheme="majorBidi"/>
          <w:b/>
          <w:bCs/>
        </w:rPr>
        <w:t>Sumber :</w:t>
      </w:r>
      <w:proofErr w:type="gramEnd"/>
      <w:r w:rsidRPr="00716DA1">
        <w:rPr>
          <w:rFonts w:ascii="Calisto MT" w:hAnsi="Calisto MT" w:cstheme="majorBidi"/>
          <w:b/>
          <w:bCs/>
        </w:rPr>
        <w:t xml:space="preserve"> Crosstab Analysis dengan Nvivo 12 plus</w:t>
      </w:r>
    </w:p>
    <w:p w14:paraId="322C957A" w14:textId="77777777" w:rsidR="00DE29AC" w:rsidRDefault="00DE29AC" w:rsidP="00DE29AC">
      <w:pPr>
        <w:spacing w:after="0"/>
        <w:jc w:val="center"/>
        <w:rPr>
          <w:rFonts w:ascii="Calisto MT" w:hAnsi="Calisto MT" w:cstheme="majorBidi"/>
          <w:b/>
          <w:bCs/>
          <w:color w:val="191919"/>
        </w:rPr>
      </w:pPr>
      <w:r w:rsidRPr="00716DA1">
        <w:rPr>
          <w:rFonts w:ascii="Calisto MT" w:hAnsi="Calisto MT" w:cstheme="majorBidi"/>
          <w:b/>
          <w:bCs/>
          <w:color w:val="191919"/>
        </w:rPr>
        <w:lastRenderedPageBreak/>
        <w:t>Grafik 2. Faktor yang mempengaruhi</w:t>
      </w:r>
    </w:p>
    <w:p w14:paraId="736F4734" w14:textId="77777777" w:rsidR="001E5917" w:rsidRDefault="001E5917" w:rsidP="00DE29AC">
      <w:pPr>
        <w:spacing w:after="0"/>
        <w:jc w:val="center"/>
        <w:rPr>
          <w:rFonts w:ascii="Calisto MT" w:hAnsi="Calisto MT" w:cstheme="majorBidi"/>
          <w:b/>
          <w:bCs/>
          <w:color w:val="191919"/>
        </w:rPr>
      </w:pPr>
      <w:r w:rsidRPr="00716DA1">
        <w:rPr>
          <w:rFonts w:ascii="Calisto MT" w:hAnsi="Calisto MT" w:cstheme="majorBidi"/>
          <w:b/>
          <w:bCs/>
          <w:noProof/>
          <w:color w:val="191919"/>
        </w:rPr>
        <w:drawing>
          <wp:anchor distT="0" distB="0" distL="114300" distR="114300" simplePos="0" relativeHeight="251674624" behindDoc="0" locked="0" layoutInCell="1" allowOverlap="1" wp14:anchorId="6F51E64E" wp14:editId="33FD3972">
            <wp:simplePos x="0" y="0"/>
            <wp:positionH relativeFrom="margin">
              <wp:posOffset>734060</wp:posOffset>
            </wp:positionH>
            <wp:positionV relativeFrom="margin">
              <wp:posOffset>182245</wp:posOffset>
            </wp:positionV>
            <wp:extent cx="4235450" cy="1543685"/>
            <wp:effectExtent l="0" t="0" r="0" b="0"/>
            <wp:wrapNone/>
            <wp:docPr id="13" name="Picture 7" descr="Crosstab Query - Results Previe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Crosstab Query - Results Preview 2.png"/>
                    <pic:cNvPicPr>
                      <a:picLocks noChangeAspect="1"/>
                    </pic:cNvPicPr>
                  </pic:nvPicPr>
                  <pic:blipFill>
                    <a:blip r:embed="rId16" cstate="print"/>
                    <a:stretch>
                      <a:fillRect/>
                    </a:stretch>
                  </pic:blipFill>
                  <pic:spPr>
                    <a:xfrm>
                      <a:off x="0" y="0"/>
                      <a:ext cx="4235450" cy="1543685"/>
                    </a:xfrm>
                    <a:prstGeom prst="rect">
                      <a:avLst/>
                    </a:prstGeom>
                  </pic:spPr>
                </pic:pic>
              </a:graphicData>
            </a:graphic>
            <wp14:sizeRelH relativeFrom="margin">
              <wp14:pctWidth>0</wp14:pctWidth>
            </wp14:sizeRelH>
            <wp14:sizeRelV relativeFrom="margin">
              <wp14:pctHeight>0</wp14:pctHeight>
            </wp14:sizeRelV>
          </wp:anchor>
        </w:drawing>
      </w:r>
    </w:p>
    <w:p w14:paraId="0F0B8696" w14:textId="77777777" w:rsidR="001E5917" w:rsidRDefault="001E5917" w:rsidP="00DE29AC">
      <w:pPr>
        <w:spacing w:after="0"/>
        <w:jc w:val="center"/>
        <w:rPr>
          <w:rFonts w:ascii="Calisto MT" w:hAnsi="Calisto MT" w:cstheme="majorBidi"/>
          <w:b/>
          <w:bCs/>
          <w:color w:val="191919"/>
        </w:rPr>
      </w:pPr>
    </w:p>
    <w:p w14:paraId="4836E329" w14:textId="77777777" w:rsidR="001E5917" w:rsidRDefault="001E5917" w:rsidP="00DE29AC">
      <w:pPr>
        <w:spacing w:after="0"/>
        <w:jc w:val="center"/>
        <w:rPr>
          <w:rFonts w:ascii="Calisto MT" w:hAnsi="Calisto MT" w:cstheme="majorBidi"/>
          <w:b/>
          <w:bCs/>
          <w:color w:val="191919"/>
        </w:rPr>
      </w:pPr>
    </w:p>
    <w:p w14:paraId="7CB57E59" w14:textId="77777777" w:rsidR="001E5917" w:rsidRDefault="001E5917" w:rsidP="00DE29AC">
      <w:pPr>
        <w:spacing w:after="0"/>
        <w:jc w:val="center"/>
        <w:rPr>
          <w:rFonts w:ascii="Calisto MT" w:hAnsi="Calisto MT" w:cstheme="majorBidi"/>
          <w:b/>
          <w:bCs/>
          <w:color w:val="191919"/>
        </w:rPr>
      </w:pPr>
    </w:p>
    <w:p w14:paraId="59BD1018" w14:textId="77777777" w:rsidR="001E5917" w:rsidRDefault="001E5917" w:rsidP="00DE29AC">
      <w:pPr>
        <w:spacing w:after="0"/>
        <w:jc w:val="center"/>
        <w:rPr>
          <w:rFonts w:ascii="Calisto MT" w:hAnsi="Calisto MT" w:cstheme="majorBidi"/>
          <w:b/>
          <w:bCs/>
          <w:color w:val="191919"/>
        </w:rPr>
      </w:pPr>
    </w:p>
    <w:p w14:paraId="451F5AFC" w14:textId="77777777" w:rsidR="001E5917" w:rsidRDefault="001E5917" w:rsidP="00DE29AC">
      <w:pPr>
        <w:spacing w:after="0"/>
        <w:jc w:val="center"/>
        <w:rPr>
          <w:rFonts w:ascii="Calisto MT" w:hAnsi="Calisto MT" w:cstheme="majorBidi"/>
          <w:b/>
          <w:bCs/>
          <w:color w:val="191919"/>
        </w:rPr>
      </w:pPr>
    </w:p>
    <w:p w14:paraId="5EF24F76" w14:textId="77777777" w:rsidR="001E5917" w:rsidRDefault="001E5917" w:rsidP="00DE29AC">
      <w:pPr>
        <w:spacing w:after="0"/>
        <w:jc w:val="center"/>
        <w:rPr>
          <w:rFonts w:ascii="Calisto MT" w:hAnsi="Calisto MT" w:cstheme="majorBidi"/>
          <w:b/>
          <w:bCs/>
          <w:color w:val="191919"/>
        </w:rPr>
      </w:pPr>
    </w:p>
    <w:p w14:paraId="10DF3A83" w14:textId="77777777" w:rsidR="001E5917" w:rsidRDefault="001E5917" w:rsidP="001E5917">
      <w:pPr>
        <w:spacing w:after="0" w:line="360" w:lineRule="auto"/>
        <w:jc w:val="center"/>
        <w:rPr>
          <w:rFonts w:ascii="Calisto MT" w:hAnsi="Calisto MT" w:cstheme="majorBidi"/>
          <w:b/>
          <w:bCs/>
          <w:color w:val="191919"/>
        </w:rPr>
      </w:pPr>
    </w:p>
    <w:p w14:paraId="5ED4627E" w14:textId="77777777" w:rsidR="001E5917" w:rsidRDefault="00DE29AC" w:rsidP="001E5917">
      <w:pPr>
        <w:jc w:val="center"/>
        <w:rPr>
          <w:rFonts w:ascii="Calisto MT" w:hAnsi="Calisto MT" w:cstheme="majorBidi"/>
          <w:b/>
          <w:bCs/>
          <w:color w:val="191919"/>
        </w:rPr>
      </w:pPr>
      <w:proofErr w:type="gramStart"/>
      <w:r w:rsidRPr="00716DA1">
        <w:rPr>
          <w:rFonts w:ascii="Calisto MT" w:hAnsi="Calisto MT" w:cstheme="majorBidi"/>
          <w:b/>
          <w:bCs/>
          <w:color w:val="191919"/>
        </w:rPr>
        <w:t>Sumber :</w:t>
      </w:r>
      <w:proofErr w:type="gramEnd"/>
      <w:r w:rsidRPr="00716DA1">
        <w:rPr>
          <w:rFonts w:ascii="Calisto MT" w:hAnsi="Calisto MT" w:cstheme="majorBidi"/>
          <w:b/>
          <w:bCs/>
          <w:color w:val="191919"/>
        </w:rPr>
        <w:t xml:space="preserve"> Crosstab Analysis dengan Nvivo 12 plus</w:t>
      </w:r>
    </w:p>
    <w:p w14:paraId="14D370BD" w14:textId="77777777" w:rsidR="00DE29AC" w:rsidRPr="00716DA1" w:rsidRDefault="001E5917" w:rsidP="001E5917">
      <w:pPr>
        <w:jc w:val="both"/>
        <w:rPr>
          <w:rFonts w:ascii="Calisto MT" w:hAnsi="Calisto MT" w:cstheme="majorBidi"/>
          <w:iCs/>
        </w:rPr>
      </w:pPr>
      <w:r w:rsidRPr="00716DA1">
        <w:rPr>
          <w:rFonts w:ascii="Calisto MT" w:hAnsi="Calisto MT" w:cstheme="majorBidi"/>
          <w:iCs/>
          <w:noProof/>
        </w:rPr>
        <w:drawing>
          <wp:anchor distT="0" distB="0" distL="114300" distR="114300" simplePos="0" relativeHeight="251668480" behindDoc="0" locked="0" layoutInCell="1" allowOverlap="1" wp14:anchorId="14918EAD" wp14:editId="2F1B4888">
            <wp:simplePos x="0" y="0"/>
            <wp:positionH relativeFrom="margin">
              <wp:posOffset>1513840</wp:posOffset>
            </wp:positionH>
            <wp:positionV relativeFrom="margin">
              <wp:posOffset>4577080</wp:posOffset>
            </wp:positionV>
            <wp:extent cx="2647950" cy="2619375"/>
            <wp:effectExtent l="0" t="0" r="0" b="9525"/>
            <wp:wrapNone/>
            <wp:docPr id="6" name="Picture 8" descr="Items clustered by word similar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Items clustered by word similarity.jpg"/>
                    <pic:cNvPicPr>
                      <a:picLocks noChangeAspect="1"/>
                    </pic:cNvPicPr>
                  </pic:nvPicPr>
                  <pic:blipFill>
                    <a:blip r:embed="rId17" cstate="print"/>
                    <a:stretch>
                      <a:fillRect/>
                    </a:stretch>
                  </pic:blipFill>
                  <pic:spPr>
                    <a:xfrm>
                      <a:off x="0" y="0"/>
                      <a:ext cx="2647950" cy="2619375"/>
                    </a:xfrm>
                    <a:prstGeom prst="rect">
                      <a:avLst/>
                    </a:prstGeom>
                  </pic:spPr>
                </pic:pic>
              </a:graphicData>
            </a:graphic>
            <wp14:sizeRelV relativeFrom="margin">
              <wp14:pctHeight>0</wp14:pctHeight>
            </wp14:sizeRelV>
          </wp:anchor>
        </w:drawing>
      </w:r>
      <w:r w:rsidR="007D08C7" w:rsidRPr="00716DA1">
        <w:rPr>
          <w:rFonts w:ascii="Calisto MT" w:hAnsi="Calisto MT" w:cstheme="majorBidi"/>
          <w:color w:val="222222"/>
          <w:shd w:val="clear" w:color="auto" w:fill="FFFFFF"/>
        </w:rPr>
        <w:t xml:space="preserve">Kedua, Dampak ekonomi. Pada sektor UMKM dan pariwisata di era pandemi covid-19 mengalami penurunan jumlah wisatawan asing maupun lokal </w:t>
      </w:r>
      <w:proofErr w:type="gramStart"/>
      <w:r w:rsidR="007D08C7" w:rsidRPr="00716DA1">
        <w:rPr>
          <w:rFonts w:ascii="Calisto MT" w:hAnsi="Calisto MT" w:cstheme="majorBidi"/>
          <w:color w:val="222222"/>
          <w:shd w:val="clear" w:color="auto" w:fill="FFFFFF"/>
        </w:rPr>
        <w:t>yang  sangat</w:t>
      </w:r>
      <w:proofErr w:type="gramEnd"/>
      <w:r w:rsidR="007D08C7" w:rsidRPr="00716DA1">
        <w:rPr>
          <w:rFonts w:ascii="Calisto MT" w:hAnsi="Calisto MT" w:cstheme="majorBidi"/>
          <w:color w:val="222222"/>
          <w:shd w:val="clear" w:color="auto" w:fill="FFFFFF"/>
        </w:rPr>
        <w:t xml:space="preserve"> signifikan. Sebab adanya kebijakan keterbatasan sosial yang membuat terhenti untuk sementara. </w:t>
      </w:r>
      <w:r w:rsidR="007D08C7" w:rsidRPr="00716DA1">
        <w:rPr>
          <w:rFonts w:ascii="Calisto MT" w:hAnsi="Calisto MT" w:cstheme="majorBidi"/>
          <w:color w:val="000000"/>
        </w:rPr>
        <w:t>BUMDes dalam mengembangkan potensi desa yang dimiliki bisa maksimal dan selalu memiliki inovasi agar masyarakat bisa meningkatkan taraf hidup masyarakat Desa serta dapat mendorong pendapatan asli Desa.</w:t>
      </w:r>
      <w:r w:rsidR="007D08C7" w:rsidRPr="00716DA1">
        <w:rPr>
          <w:rFonts w:ascii="Calisto MT" w:hAnsi="Calisto MT" w:cstheme="majorBidi"/>
          <w:color w:val="222222"/>
          <w:shd w:val="clear" w:color="auto" w:fill="FFFFFF"/>
        </w:rPr>
        <w:t xml:space="preserve"> </w:t>
      </w:r>
      <w:r w:rsidR="007D08C7" w:rsidRPr="00716DA1">
        <w:rPr>
          <w:rFonts w:ascii="Calisto MT" w:hAnsi="Calisto MT" w:cstheme="majorBidi"/>
          <w:color w:val="000000"/>
        </w:rPr>
        <w:t xml:space="preserve">Potensi adalah kemampuan yang mempunyai kemungkinan untuk di kembangkan seperti kekuatan, kesanggupan, dan daya yang bisa di kembangkan menjadi lebih </w:t>
      </w:r>
      <w:proofErr w:type="gramStart"/>
      <w:r w:rsidR="007D08C7" w:rsidRPr="00716DA1">
        <w:rPr>
          <w:rFonts w:ascii="Calisto MT" w:hAnsi="Calisto MT" w:cstheme="majorBidi"/>
          <w:color w:val="000000"/>
        </w:rPr>
        <w:t>besar.Istilah</w:t>
      </w:r>
      <w:proofErr w:type="gramEnd"/>
      <w:r w:rsidR="007D08C7" w:rsidRPr="00716DA1">
        <w:rPr>
          <w:rFonts w:ascii="Calisto MT" w:hAnsi="Calisto MT" w:cstheme="majorBidi"/>
          <w:color w:val="000000"/>
        </w:rPr>
        <w:t xml:space="preserve"> potensi tidak hanya ditunjukkan untuk manusia tetapi juga untuk entitas lain, seperti istilah potensi daerah, potensi wisata dan lain sebagainya.</w:t>
      </w:r>
      <w:r w:rsidR="00DE29AC" w:rsidRPr="00716DA1">
        <w:rPr>
          <w:rFonts w:ascii="Calisto MT" w:hAnsi="Calisto MT" w:cstheme="majorBidi"/>
          <w:color w:val="000000"/>
        </w:rPr>
        <w:t xml:space="preserve"> </w:t>
      </w:r>
      <w:proofErr w:type="gramStart"/>
      <w:r w:rsidR="007D08C7" w:rsidRPr="00716DA1">
        <w:rPr>
          <w:rFonts w:ascii="Calisto MT" w:hAnsi="Calisto MT" w:cstheme="majorBidi"/>
          <w:color w:val="222222"/>
          <w:shd w:val="clear" w:color="auto" w:fill="FFFFFF"/>
        </w:rPr>
        <w:t>Ketiga,Dampak</w:t>
      </w:r>
      <w:proofErr w:type="gramEnd"/>
      <w:r w:rsidR="007D08C7" w:rsidRPr="00716DA1">
        <w:rPr>
          <w:rFonts w:ascii="Calisto MT" w:hAnsi="Calisto MT" w:cstheme="majorBidi"/>
          <w:color w:val="222222"/>
          <w:shd w:val="clear" w:color="auto" w:fill="FFFFFF"/>
        </w:rPr>
        <w:t xml:space="preserve"> sosial.Di era pandemic covid-19 membuat kondisi sosial di masyarakat mengalami berbagai dampak yang di berikan secara kebutuhan perekonomian daerah. Kondisi tersebut mempengaruhi selu</w:t>
      </w:r>
      <w:r w:rsidR="008C6670" w:rsidRPr="00716DA1">
        <w:rPr>
          <w:rFonts w:ascii="Calisto MT" w:hAnsi="Calisto MT" w:cstheme="majorBidi"/>
          <w:color w:val="222222"/>
          <w:shd w:val="clear" w:color="auto" w:fill="FFFFFF"/>
        </w:rPr>
        <w:t xml:space="preserve">ruh elemen dari berbagai sektor bumdes yang ada di Indonesia. </w:t>
      </w:r>
    </w:p>
    <w:p w14:paraId="0E98CAE5" w14:textId="77777777" w:rsidR="00DE29AC" w:rsidRPr="00716DA1" w:rsidRDefault="00DE29AC" w:rsidP="00DE29AC">
      <w:pPr>
        <w:ind w:left="-270" w:firstLine="630"/>
        <w:jc w:val="both"/>
        <w:rPr>
          <w:rFonts w:ascii="Calisto MT" w:hAnsi="Calisto MT" w:cstheme="majorBidi"/>
          <w:iCs/>
        </w:rPr>
      </w:pPr>
    </w:p>
    <w:p w14:paraId="16AC6A91" w14:textId="77777777" w:rsidR="00DE29AC" w:rsidRPr="00716DA1" w:rsidRDefault="00DE29AC" w:rsidP="00DE29AC">
      <w:pPr>
        <w:ind w:left="-270" w:firstLine="630"/>
        <w:jc w:val="both"/>
        <w:rPr>
          <w:rFonts w:ascii="Calisto MT" w:hAnsi="Calisto MT" w:cstheme="majorBidi"/>
          <w:iCs/>
        </w:rPr>
      </w:pPr>
    </w:p>
    <w:p w14:paraId="6F80F911" w14:textId="77777777" w:rsidR="00DE29AC" w:rsidRPr="00716DA1" w:rsidRDefault="00DE29AC" w:rsidP="00DE29AC">
      <w:pPr>
        <w:ind w:left="-270" w:firstLine="630"/>
        <w:jc w:val="both"/>
        <w:rPr>
          <w:rFonts w:ascii="Calisto MT" w:hAnsi="Calisto MT" w:cstheme="majorBidi"/>
          <w:iCs/>
        </w:rPr>
      </w:pPr>
    </w:p>
    <w:p w14:paraId="41DFEA73" w14:textId="77777777" w:rsidR="00DE29AC" w:rsidRPr="00716DA1" w:rsidRDefault="00DE29AC" w:rsidP="00DE29AC">
      <w:pPr>
        <w:ind w:left="-270" w:firstLine="630"/>
        <w:jc w:val="both"/>
        <w:rPr>
          <w:rFonts w:ascii="Calisto MT" w:hAnsi="Calisto MT" w:cstheme="majorBidi"/>
          <w:iCs/>
        </w:rPr>
      </w:pPr>
    </w:p>
    <w:p w14:paraId="46321F8F" w14:textId="77777777" w:rsidR="00DE29AC" w:rsidRPr="00716DA1" w:rsidRDefault="00DE29AC" w:rsidP="00DE29AC">
      <w:pPr>
        <w:ind w:left="-270" w:firstLine="630"/>
        <w:jc w:val="both"/>
        <w:rPr>
          <w:rFonts w:ascii="Calisto MT" w:hAnsi="Calisto MT" w:cstheme="majorBidi"/>
          <w:iCs/>
        </w:rPr>
      </w:pPr>
    </w:p>
    <w:p w14:paraId="0BF18C5E" w14:textId="77777777" w:rsidR="00DE29AC" w:rsidRPr="00716DA1" w:rsidRDefault="00DE29AC" w:rsidP="00DE29AC">
      <w:pPr>
        <w:ind w:left="-270" w:firstLine="630"/>
        <w:jc w:val="both"/>
        <w:rPr>
          <w:rFonts w:ascii="Calisto MT" w:hAnsi="Calisto MT" w:cstheme="majorBidi"/>
          <w:iCs/>
        </w:rPr>
      </w:pPr>
    </w:p>
    <w:p w14:paraId="4CA29657" w14:textId="77777777" w:rsidR="00DE29AC" w:rsidRPr="00716DA1" w:rsidRDefault="00DE29AC" w:rsidP="00DE29AC">
      <w:pPr>
        <w:ind w:left="-270" w:firstLine="630"/>
        <w:jc w:val="both"/>
        <w:rPr>
          <w:rFonts w:ascii="Calisto MT" w:hAnsi="Calisto MT" w:cstheme="majorBidi"/>
          <w:iCs/>
        </w:rPr>
      </w:pPr>
    </w:p>
    <w:p w14:paraId="146E572F" w14:textId="77777777" w:rsidR="00DE29AC" w:rsidRPr="00716DA1" w:rsidRDefault="00DE29AC" w:rsidP="001E5917">
      <w:pPr>
        <w:spacing w:line="480" w:lineRule="auto"/>
        <w:ind w:left="-270" w:firstLine="630"/>
        <w:jc w:val="both"/>
        <w:rPr>
          <w:rFonts w:ascii="Calisto MT" w:hAnsi="Calisto MT" w:cstheme="majorBidi"/>
          <w:iCs/>
        </w:rPr>
      </w:pPr>
    </w:p>
    <w:p w14:paraId="681355CD" w14:textId="77777777" w:rsidR="00DE29AC" w:rsidRPr="00716DA1" w:rsidRDefault="00DE29AC" w:rsidP="00DE29AC">
      <w:pPr>
        <w:jc w:val="center"/>
        <w:rPr>
          <w:rFonts w:ascii="Calisto MT" w:hAnsi="Calisto MT" w:cstheme="majorBidi"/>
          <w:iCs/>
        </w:rPr>
      </w:pPr>
      <w:r w:rsidRPr="00716DA1">
        <w:rPr>
          <w:rFonts w:ascii="Calisto MT" w:hAnsi="Calisto MT" w:cstheme="majorBidi"/>
          <w:b/>
          <w:bCs/>
          <w:color w:val="191919"/>
        </w:rPr>
        <w:t>Gambar 2. Cluster Analysis dengan Nvivo 12 plus</w:t>
      </w:r>
    </w:p>
    <w:p w14:paraId="48CF8E5C" w14:textId="77777777" w:rsidR="00DE29AC" w:rsidRPr="00716DA1" w:rsidRDefault="001E5917" w:rsidP="00DE29AC">
      <w:pPr>
        <w:ind w:left="-270" w:firstLine="630"/>
        <w:jc w:val="both"/>
        <w:rPr>
          <w:rFonts w:ascii="Calisto MT" w:hAnsi="Calisto MT" w:cstheme="majorBidi"/>
          <w:iCs/>
        </w:rPr>
      </w:pPr>
      <w:r w:rsidRPr="00716DA1">
        <w:rPr>
          <w:rFonts w:ascii="Calisto MT" w:hAnsi="Calisto MT" w:cstheme="majorBidi"/>
          <w:noProof/>
        </w:rPr>
        <w:lastRenderedPageBreak/>
        <w:drawing>
          <wp:anchor distT="0" distB="0" distL="114300" distR="114300" simplePos="0" relativeHeight="251670528" behindDoc="0" locked="0" layoutInCell="1" allowOverlap="1" wp14:anchorId="44BA6066" wp14:editId="3D10FE79">
            <wp:simplePos x="0" y="0"/>
            <wp:positionH relativeFrom="margin">
              <wp:posOffset>1100167</wp:posOffset>
            </wp:positionH>
            <wp:positionV relativeFrom="margin">
              <wp:posOffset>21866</wp:posOffset>
            </wp:positionV>
            <wp:extent cx="3269412" cy="2225615"/>
            <wp:effectExtent l="0" t="0" r="7620" b="3810"/>
            <wp:wrapNone/>
            <wp:docPr id="12" name="Picture 9" descr="Group Que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Group Query.jpg"/>
                    <pic:cNvPicPr>
                      <a:picLocks noChangeAspect="1"/>
                    </pic:cNvPicPr>
                  </pic:nvPicPr>
                  <pic:blipFill>
                    <a:blip r:embed="rId18" cstate="print"/>
                    <a:stretch>
                      <a:fillRect/>
                    </a:stretch>
                  </pic:blipFill>
                  <pic:spPr>
                    <a:xfrm>
                      <a:off x="0" y="0"/>
                      <a:ext cx="3268813" cy="2225207"/>
                    </a:xfrm>
                    <a:prstGeom prst="rect">
                      <a:avLst/>
                    </a:prstGeom>
                  </pic:spPr>
                </pic:pic>
              </a:graphicData>
            </a:graphic>
            <wp14:sizeRelH relativeFrom="margin">
              <wp14:pctWidth>0</wp14:pctWidth>
            </wp14:sizeRelH>
            <wp14:sizeRelV relativeFrom="margin">
              <wp14:pctHeight>0</wp14:pctHeight>
            </wp14:sizeRelV>
          </wp:anchor>
        </w:drawing>
      </w:r>
    </w:p>
    <w:p w14:paraId="5D95470C" w14:textId="77777777" w:rsidR="00DE29AC" w:rsidRPr="00716DA1" w:rsidRDefault="00DE29AC" w:rsidP="00DE29AC">
      <w:pPr>
        <w:ind w:left="-270" w:firstLine="630"/>
        <w:jc w:val="both"/>
        <w:rPr>
          <w:rFonts w:ascii="Calisto MT" w:hAnsi="Calisto MT" w:cstheme="majorBidi"/>
          <w:iCs/>
        </w:rPr>
      </w:pPr>
    </w:p>
    <w:p w14:paraId="42D37937" w14:textId="77777777" w:rsidR="00FF22E1" w:rsidRPr="00716DA1" w:rsidRDefault="00FF22E1" w:rsidP="00022236">
      <w:pPr>
        <w:spacing w:after="0"/>
        <w:ind w:firstLine="720"/>
        <w:jc w:val="both"/>
        <w:rPr>
          <w:rFonts w:ascii="Calisto MT" w:hAnsi="Calisto MT" w:cstheme="majorBidi"/>
        </w:rPr>
      </w:pPr>
    </w:p>
    <w:p w14:paraId="45DE155C" w14:textId="77777777" w:rsidR="00FF22E1" w:rsidRPr="00716DA1" w:rsidRDefault="00FF22E1" w:rsidP="00022236">
      <w:pPr>
        <w:spacing w:after="0"/>
        <w:ind w:firstLine="720"/>
        <w:jc w:val="both"/>
        <w:rPr>
          <w:rFonts w:ascii="Calisto MT" w:hAnsi="Calisto MT" w:cstheme="majorBidi"/>
        </w:rPr>
      </w:pPr>
    </w:p>
    <w:p w14:paraId="73E65737" w14:textId="77777777" w:rsidR="00FF22E1" w:rsidRPr="00716DA1" w:rsidRDefault="00FF22E1" w:rsidP="00022236">
      <w:pPr>
        <w:spacing w:after="0"/>
        <w:ind w:firstLine="720"/>
        <w:jc w:val="both"/>
        <w:rPr>
          <w:rFonts w:ascii="Calisto MT" w:hAnsi="Calisto MT" w:cstheme="majorBidi"/>
        </w:rPr>
      </w:pPr>
    </w:p>
    <w:p w14:paraId="66ACCF4A" w14:textId="77777777" w:rsidR="00FF22E1" w:rsidRPr="00716DA1" w:rsidRDefault="00FF22E1" w:rsidP="00022236">
      <w:pPr>
        <w:spacing w:after="0"/>
        <w:ind w:firstLine="720"/>
        <w:jc w:val="both"/>
        <w:rPr>
          <w:rFonts w:ascii="Calisto MT" w:hAnsi="Calisto MT" w:cstheme="majorBidi"/>
        </w:rPr>
      </w:pPr>
    </w:p>
    <w:p w14:paraId="0E9942E5" w14:textId="77777777" w:rsidR="00FF22E1" w:rsidRPr="00716DA1" w:rsidRDefault="00FF22E1" w:rsidP="00022236">
      <w:pPr>
        <w:spacing w:after="0"/>
        <w:ind w:firstLine="720"/>
        <w:jc w:val="both"/>
        <w:rPr>
          <w:rFonts w:ascii="Calisto MT" w:hAnsi="Calisto MT" w:cstheme="majorBidi"/>
        </w:rPr>
      </w:pPr>
    </w:p>
    <w:p w14:paraId="28A80C15" w14:textId="77777777" w:rsidR="00FF22E1" w:rsidRPr="00716DA1" w:rsidRDefault="00FF22E1" w:rsidP="00022236">
      <w:pPr>
        <w:spacing w:after="0"/>
        <w:ind w:firstLine="720"/>
        <w:jc w:val="both"/>
        <w:rPr>
          <w:rFonts w:ascii="Calisto MT" w:hAnsi="Calisto MT" w:cstheme="majorBidi"/>
        </w:rPr>
      </w:pPr>
    </w:p>
    <w:p w14:paraId="51E440A5" w14:textId="77777777" w:rsidR="00FF22E1" w:rsidRPr="00716DA1" w:rsidRDefault="00FF22E1" w:rsidP="00022236">
      <w:pPr>
        <w:spacing w:after="0"/>
        <w:ind w:firstLine="720"/>
        <w:jc w:val="both"/>
        <w:rPr>
          <w:rFonts w:ascii="Calisto MT" w:hAnsi="Calisto MT" w:cstheme="majorBidi"/>
        </w:rPr>
      </w:pPr>
    </w:p>
    <w:p w14:paraId="3C90CA91" w14:textId="77777777" w:rsidR="00FF22E1" w:rsidRPr="00716DA1" w:rsidRDefault="00FF22E1" w:rsidP="00022236">
      <w:pPr>
        <w:spacing w:after="0"/>
        <w:ind w:firstLine="720"/>
        <w:jc w:val="both"/>
        <w:rPr>
          <w:rFonts w:ascii="Calisto MT" w:hAnsi="Calisto MT" w:cstheme="majorBidi"/>
        </w:rPr>
      </w:pPr>
    </w:p>
    <w:p w14:paraId="19B7E13D" w14:textId="77777777" w:rsidR="00FF22E1" w:rsidRPr="00716DA1" w:rsidRDefault="00FF22E1" w:rsidP="00022236">
      <w:pPr>
        <w:spacing w:after="0"/>
        <w:ind w:firstLine="720"/>
        <w:jc w:val="both"/>
        <w:rPr>
          <w:rFonts w:ascii="Calisto MT" w:hAnsi="Calisto MT" w:cstheme="majorBidi"/>
        </w:rPr>
      </w:pPr>
    </w:p>
    <w:p w14:paraId="3E489C5B" w14:textId="77777777" w:rsidR="001E5917" w:rsidRDefault="001E5917" w:rsidP="001E5917">
      <w:pPr>
        <w:spacing w:after="0"/>
        <w:jc w:val="center"/>
        <w:rPr>
          <w:rFonts w:ascii="Calisto MT" w:hAnsi="Calisto MT" w:cstheme="majorBidi"/>
          <w:b/>
          <w:bCs/>
          <w:color w:val="191919"/>
        </w:rPr>
      </w:pPr>
      <w:r w:rsidRPr="00716DA1">
        <w:rPr>
          <w:rFonts w:ascii="Calisto MT" w:hAnsi="Calisto MT" w:cstheme="majorBidi"/>
          <w:b/>
          <w:bCs/>
          <w:color w:val="191919"/>
        </w:rPr>
        <w:t>Gambar 5. Query Analysis dengan Nvivo 12 plus</w:t>
      </w:r>
    </w:p>
    <w:p w14:paraId="02A31592" w14:textId="77777777" w:rsidR="001E5917" w:rsidRDefault="001E5917" w:rsidP="001E5917">
      <w:pPr>
        <w:spacing w:after="0"/>
        <w:ind w:firstLine="567"/>
        <w:jc w:val="both"/>
        <w:rPr>
          <w:rFonts w:ascii="Calisto MT" w:hAnsi="Calisto MT" w:cstheme="majorBidi"/>
          <w:b/>
          <w:bCs/>
          <w:color w:val="191919"/>
        </w:rPr>
      </w:pPr>
    </w:p>
    <w:p w14:paraId="457F3298" w14:textId="77777777" w:rsidR="00022236" w:rsidRPr="00716DA1" w:rsidRDefault="008C6670" w:rsidP="001E5917">
      <w:pPr>
        <w:spacing w:after="0"/>
        <w:ind w:firstLine="567"/>
        <w:jc w:val="both"/>
        <w:rPr>
          <w:rFonts w:ascii="Calisto MT" w:hAnsi="Calisto MT" w:cstheme="majorBidi"/>
        </w:rPr>
      </w:pPr>
      <w:r w:rsidRPr="00716DA1">
        <w:rPr>
          <w:rFonts w:ascii="Calisto MT" w:hAnsi="Calisto MT" w:cstheme="majorBidi"/>
        </w:rPr>
        <w:t>Berdasarkan gambar.2</w:t>
      </w:r>
      <w:r w:rsidR="00DE29AC" w:rsidRPr="00716DA1">
        <w:rPr>
          <w:rFonts w:ascii="Calisto MT" w:hAnsi="Calisto MT" w:cstheme="majorBidi"/>
        </w:rPr>
        <w:t>.</w:t>
      </w:r>
      <w:r w:rsidRPr="00716DA1">
        <w:rPr>
          <w:rFonts w:ascii="Calisto MT" w:hAnsi="Calisto MT" w:cstheme="majorBidi"/>
        </w:rPr>
        <w:t xml:space="preserve"> cluster analysis diatas, menyatakan bahwa faktor yang mempengaruhi Inovasi dan potensi pengelolaan bumdes di era pandemic covid-19 ada dua variabel, yaitu pertama, inovasi dengan indikator Fakta, ide, dan informasi. Kedua, Potensi dengan indikator Dampak budaya, dampak ekonomi, dampak sosial. Gambar di atas menunjukan bahwa adanya nilai kesamaan konten dari beberapa media website yang dibentuk dengan masing-masing media saling keterhubungan antara sesama jumlah garis penghubung. Media online website yaitu,</w:t>
      </w:r>
      <w:hyperlink r:id="rId19" w:history="1">
        <w:r w:rsidRPr="00716DA1">
          <w:rPr>
            <w:rStyle w:val="Hyperlink"/>
            <w:rFonts w:ascii="Calisto MT" w:hAnsi="Calisto MT" w:cstheme="majorBidi"/>
          </w:rPr>
          <w:t>www.republika.co.id</w:t>
        </w:r>
      </w:hyperlink>
      <w:r w:rsidRPr="00716DA1">
        <w:rPr>
          <w:rFonts w:ascii="Calisto MT" w:hAnsi="Calisto MT" w:cstheme="majorBidi"/>
        </w:rPr>
        <w:t>,</w:t>
      </w:r>
      <w:hyperlink r:id="rId20" w:history="1">
        <w:r w:rsidRPr="00716DA1">
          <w:rPr>
            <w:rStyle w:val="Hyperlink"/>
            <w:rFonts w:ascii="Calisto MT" w:hAnsi="Calisto MT" w:cstheme="majorBidi"/>
          </w:rPr>
          <w:t>www.antaranews.co.id,www,kompas.com,www.beritasatu.com,www.cnbcindonesia.</w:t>
        </w:r>
        <w:r w:rsidRPr="001E5917">
          <w:rPr>
            <w:rStyle w:val="Hyperlink"/>
            <w:rFonts w:ascii="Calisto MT" w:hAnsi="Calisto MT" w:cstheme="majorBidi"/>
            <w:u w:val="none"/>
          </w:rPr>
          <w:t>com</w:t>
        </w:r>
      </w:hyperlink>
      <w:r w:rsidR="001E5917">
        <w:rPr>
          <w:rStyle w:val="Hyperlink"/>
          <w:rFonts w:ascii="Calisto MT" w:hAnsi="Calisto MT" w:cstheme="majorBidi"/>
          <w:u w:val="none"/>
        </w:rPr>
        <w:t xml:space="preserve"> </w:t>
      </w:r>
      <w:r w:rsidRPr="001E5917">
        <w:rPr>
          <w:rFonts w:ascii="Calisto MT" w:hAnsi="Calisto MT" w:cstheme="majorBidi"/>
        </w:rPr>
        <w:t>memiliki</w:t>
      </w:r>
      <w:r w:rsidRPr="00716DA1">
        <w:rPr>
          <w:rFonts w:ascii="Calisto MT" w:hAnsi="Calisto MT" w:cstheme="majorBidi"/>
        </w:rPr>
        <w:t xml:space="preserve"> jumlah garis penghubung yang sama-sama menunjukan sebuah konten dari masing-masing media untuk memproduksi narasi serta opini bumdes di indonesia dari informan yang berhubungan dengan inovasi dan potensi pengelolaan bumdes di era pandemi covid-19.</w:t>
      </w:r>
    </w:p>
    <w:p w14:paraId="3BC4BFAC" w14:textId="77777777" w:rsidR="00FF22E1" w:rsidRDefault="007E6102" w:rsidP="001E5917">
      <w:pPr>
        <w:spacing w:after="0"/>
        <w:ind w:firstLine="720"/>
        <w:jc w:val="both"/>
        <w:rPr>
          <w:rFonts w:ascii="Calisto MT" w:hAnsi="Calisto MT" w:cstheme="majorBidi"/>
        </w:rPr>
      </w:pPr>
      <w:r w:rsidRPr="00716DA1">
        <w:rPr>
          <w:rFonts w:ascii="Calisto MT" w:hAnsi="Calisto MT" w:cstheme="majorBidi"/>
        </w:rPr>
        <w:t xml:space="preserve">Pada gambar data diolah menggunakan grup query analysis dimana dengan menganalisis media </w:t>
      </w:r>
      <w:r w:rsidR="00022236" w:rsidRPr="00716DA1">
        <w:rPr>
          <w:rFonts w:ascii="Calisto MT" w:hAnsi="Calisto MT" w:cstheme="majorBidi"/>
        </w:rPr>
        <w:t xml:space="preserve">content analysis  dengan mengambil beberapa website berita yaitu </w:t>
      </w:r>
      <w:hyperlink r:id="rId21" w:history="1">
        <w:r w:rsidRPr="00716DA1">
          <w:rPr>
            <w:rStyle w:val="Hyperlink"/>
            <w:rFonts w:ascii="Calisto MT" w:hAnsi="Calisto MT" w:cstheme="majorBidi"/>
          </w:rPr>
          <w:t>www.republika.co.id</w:t>
        </w:r>
      </w:hyperlink>
      <w:r w:rsidRPr="00716DA1">
        <w:rPr>
          <w:rFonts w:ascii="Calisto MT" w:hAnsi="Calisto MT" w:cstheme="majorBidi"/>
        </w:rPr>
        <w:t>,</w:t>
      </w:r>
      <w:hyperlink r:id="rId22" w:history="1">
        <w:r w:rsidRPr="00716DA1">
          <w:rPr>
            <w:rStyle w:val="Hyperlink"/>
            <w:rFonts w:ascii="Calisto MT" w:hAnsi="Calisto MT" w:cstheme="majorBidi"/>
          </w:rPr>
          <w:t>www.antaranews.co.id,www,kompas.com,www.beritasatu.com,www.cnbcindonesia.com</w:t>
        </w:r>
      </w:hyperlink>
      <w:r w:rsidRPr="00716DA1">
        <w:rPr>
          <w:rFonts w:ascii="Calisto MT" w:hAnsi="Calisto MT" w:cstheme="majorBidi"/>
        </w:rPr>
        <w:t>.Dari variabel tersebut adanya di pengaruhi beberapa indikator, variabel pertama yaitu inovasi s</w:t>
      </w:r>
      <w:r w:rsidR="00022236" w:rsidRPr="00716DA1">
        <w:rPr>
          <w:rFonts w:ascii="Calisto MT" w:hAnsi="Calisto MT" w:cstheme="majorBidi"/>
        </w:rPr>
        <w:t>eperti fakta,</w:t>
      </w:r>
      <w:r w:rsidR="001E5917">
        <w:rPr>
          <w:rFonts w:ascii="Calisto MT" w:hAnsi="Calisto MT" w:cstheme="majorBidi"/>
        </w:rPr>
        <w:t xml:space="preserve"> </w:t>
      </w:r>
      <w:r w:rsidR="00022236" w:rsidRPr="00716DA1">
        <w:rPr>
          <w:rFonts w:ascii="Calisto MT" w:hAnsi="Calisto MT" w:cstheme="majorBidi"/>
        </w:rPr>
        <w:t xml:space="preserve">ide dan informasi. </w:t>
      </w:r>
      <w:r w:rsidRPr="00716DA1">
        <w:rPr>
          <w:rFonts w:ascii="Calisto MT" w:hAnsi="Calisto MT" w:cstheme="majorBidi"/>
        </w:rPr>
        <w:t>Variabel kedua yaitu, Potensi seperti dampak budaya, dampak ekonomi dan dampak sosial. Berdasarkan data variabel kedua dapat menjadi faktor yang dapat mempengaruhi secara keseluruhan. Maka berdasarkan variabel permasalahan tersebut dapat menjadikan saling keterkaitan antara variabel pertama dan kedua yang dapat mempengaruhi satu sama lain.</w:t>
      </w:r>
    </w:p>
    <w:p w14:paraId="05F9FAC9" w14:textId="77777777" w:rsidR="001E5917" w:rsidRPr="00716DA1" w:rsidRDefault="001E5917" w:rsidP="001E5917">
      <w:pPr>
        <w:spacing w:after="0"/>
        <w:jc w:val="both"/>
        <w:rPr>
          <w:rFonts w:ascii="Calisto MT" w:hAnsi="Calisto MT" w:cstheme="majorBidi"/>
          <w:b/>
          <w:bCs/>
          <w:color w:val="191919"/>
        </w:rPr>
      </w:pPr>
    </w:p>
    <w:p w14:paraId="6216A791" w14:textId="77777777" w:rsidR="001E5917" w:rsidRDefault="00E821D1" w:rsidP="001E5917">
      <w:pPr>
        <w:rPr>
          <w:rFonts w:ascii="Calisto MT" w:hAnsi="Calisto MT" w:cstheme="majorBidi"/>
          <w:b/>
          <w:bCs/>
          <w:color w:val="191919"/>
        </w:rPr>
      </w:pPr>
      <w:r w:rsidRPr="00716DA1">
        <w:rPr>
          <w:rFonts w:ascii="Calisto MT" w:hAnsi="Calisto MT" w:cstheme="majorBidi"/>
          <w:b/>
          <w:bCs/>
          <w:color w:val="191919"/>
        </w:rPr>
        <w:t>KESIMPULAN</w:t>
      </w:r>
    </w:p>
    <w:p w14:paraId="1A274882" w14:textId="77777777" w:rsidR="009114D2" w:rsidRDefault="00E821D1" w:rsidP="001E5917">
      <w:pPr>
        <w:jc w:val="both"/>
        <w:rPr>
          <w:rFonts w:ascii="Calisto MT" w:hAnsi="Calisto MT" w:cstheme="majorBidi"/>
          <w:color w:val="191919"/>
        </w:rPr>
      </w:pPr>
      <w:r w:rsidRPr="00716DA1">
        <w:rPr>
          <w:rFonts w:ascii="Calisto MT" w:hAnsi="Calisto MT" w:cstheme="majorBidi"/>
          <w:color w:val="191919"/>
        </w:rPr>
        <w:t xml:space="preserve">Berdasarkan penelitian diatas, bahwa inovasi dan potensi pengelolaan bumdes di era pandemi covid-19 di pengaruhi oleh beberapa faktor salah satunya dampak yang terjadi </w:t>
      </w:r>
      <w:r w:rsidRPr="00716DA1">
        <w:rPr>
          <w:rFonts w:ascii="Calisto MT" w:hAnsi="Calisto MT" w:cstheme="majorBidi"/>
          <w:color w:val="191919"/>
        </w:rPr>
        <w:lastRenderedPageBreak/>
        <w:t>pada pengelolaan bumdes di Indonesia mengalami penurunan perekonomian yang signifikan. Dampak tersebut memperluas kepada beberapa sektor-se</w:t>
      </w:r>
      <w:r w:rsidR="002252DA" w:rsidRPr="00716DA1">
        <w:rPr>
          <w:rFonts w:ascii="Calisto MT" w:hAnsi="Calisto MT" w:cstheme="majorBidi"/>
          <w:color w:val="191919"/>
        </w:rPr>
        <w:t>ktor yang di bangun dengan bumdes di beberapa daerah. Dampak perekonomian mengambil alih beberapa sektor yang mengalami penurunan seperti sektor pariwisata dan sektor UMKM yang paling terdampak, pariwisata dan UMKM yang mengalami penurunan pengunjung dan pembeli di sekitar area pariwisata di karenakan untuk pencegahan dan penyebaran covid-19 secara meluas, maka sektor tersebut di tutup sementara untuk pencegahan dan penyebaran kenaikan kasus covid-19.</w:t>
      </w:r>
      <w:r w:rsidR="00E915B9" w:rsidRPr="00716DA1">
        <w:rPr>
          <w:rFonts w:ascii="Calisto MT" w:hAnsi="Calisto MT" w:cstheme="majorBidi"/>
          <w:color w:val="191919"/>
        </w:rPr>
        <w:t xml:space="preserve"> Inovasi dan potensi pengelolaan bumdes perlu adanya ide dan kreatifitas yang membangun untuk mengembangkan potensi desa agar segera bangkit dari pandemic covid-19.</w:t>
      </w:r>
    </w:p>
    <w:p w14:paraId="70156D1A" w14:textId="77777777" w:rsidR="001E5917" w:rsidRDefault="007D08C7" w:rsidP="001E5917">
      <w:pPr>
        <w:spacing w:after="0"/>
        <w:rPr>
          <w:rFonts w:ascii="Calisto MT" w:hAnsi="Calisto MT" w:cstheme="majorBidi"/>
          <w:b/>
          <w:bCs/>
          <w:color w:val="191919"/>
        </w:rPr>
      </w:pPr>
      <w:r w:rsidRPr="00716DA1">
        <w:rPr>
          <w:rFonts w:ascii="Calisto MT" w:hAnsi="Calisto MT" w:cstheme="majorBidi"/>
          <w:b/>
          <w:bCs/>
          <w:color w:val="191919"/>
        </w:rPr>
        <w:t>DAFTAR PUSTAKA</w:t>
      </w:r>
    </w:p>
    <w:p w14:paraId="01078266" w14:textId="77777777" w:rsidR="00DE29AC" w:rsidRPr="001E5917" w:rsidRDefault="007C579D" w:rsidP="001E5917">
      <w:pPr>
        <w:spacing w:after="0"/>
        <w:ind w:left="567" w:hanging="567"/>
        <w:jc w:val="both"/>
        <w:rPr>
          <w:rFonts w:ascii="Calisto MT" w:hAnsi="Calisto MT" w:cs="Times New Roman"/>
        </w:rPr>
      </w:pPr>
      <w:r w:rsidRPr="001E5917">
        <w:rPr>
          <w:rFonts w:ascii="Calisto MT" w:hAnsi="Calisto MT" w:cstheme="majorBidi"/>
          <w:color w:val="191919"/>
        </w:rPr>
        <w:fldChar w:fldCharType="begin"/>
      </w:r>
      <w:r w:rsidR="000C7FBA" w:rsidRPr="001E5917">
        <w:rPr>
          <w:rFonts w:ascii="Calisto MT" w:hAnsi="Calisto MT" w:cstheme="majorBidi"/>
          <w:color w:val="191919"/>
        </w:rPr>
        <w:instrText xml:space="preserve"> ADDIN ZOTERO_BIBL {"uncited":[],"omitted":[],"custom":[]} CSL_BIBLIOGRAPHY </w:instrText>
      </w:r>
      <w:r w:rsidRPr="001E5917">
        <w:rPr>
          <w:rFonts w:ascii="Calisto MT" w:hAnsi="Calisto MT" w:cstheme="majorBidi"/>
          <w:color w:val="191919"/>
        </w:rPr>
        <w:fldChar w:fldCharType="separate"/>
      </w:r>
      <w:r w:rsidR="00DE29AC" w:rsidRPr="001E5917">
        <w:rPr>
          <w:rFonts w:ascii="Calisto MT" w:hAnsi="Calisto MT" w:cs="Times New Roman"/>
        </w:rPr>
        <w:t>Alkadafi, M. (2014). P</w:t>
      </w:r>
      <w:r w:rsidR="00FF22E1" w:rsidRPr="001E5917">
        <w:rPr>
          <w:rFonts w:ascii="Calisto MT" w:hAnsi="Calisto MT" w:cs="Times New Roman"/>
        </w:rPr>
        <w:t xml:space="preserve">enguatan Ekonomi Masyarakat Melalui Pengelolaan Kelembagaan Badan Usaha Milik Desa Menuju Asean Economic Community </w:t>
      </w:r>
      <w:r w:rsidR="00DE29AC" w:rsidRPr="001E5917">
        <w:rPr>
          <w:rFonts w:ascii="Calisto MT" w:hAnsi="Calisto MT" w:cs="Times New Roman"/>
        </w:rPr>
        <w:t xml:space="preserve">2015. </w:t>
      </w:r>
      <w:r w:rsidR="00DE29AC" w:rsidRPr="001E5917">
        <w:rPr>
          <w:rFonts w:ascii="Calisto MT" w:hAnsi="Calisto MT" w:cs="Times New Roman"/>
          <w:i/>
          <w:iCs/>
        </w:rPr>
        <w:t>Jurnal EL-RIYASAH</w:t>
      </w:r>
      <w:r w:rsidR="00DE29AC" w:rsidRPr="001E5917">
        <w:rPr>
          <w:rFonts w:ascii="Calisto MT" w:hAnsi="Calisto MT" w:cs="Times New Roman"/>
        </w:rPr>
        <w:t xml:space="preserve">, </w:t>
      </w:r>
      <w:r w:rsidR="00DE29AC" w:rsidRPr="001E5917">
        <w:rPr>
          <w:rFonts w:ascii="Calisto MT" w:hAnsi="Calisto MT" w:cs="Times New Roman"/>
          <w:i/>
          <w:iCs/>
        </w:rPr>
        <w:t>5</w:t>
      </w:r>
      <w:r w:rsidR="00DE29AC" w:rsidRPr="001E5917">
        <w:rPr>
          <w:rFonts w:ascii="Calisto MT" w:hAnsi="Calisto MT" w:cs="Times New Roman"/>
        </w:rPr>
        <w:t>(1), 32. https://doi.org/10.24014/jel.v5i1.656</w:t>
      </w:r>
    </w:p>
    <w:p w14:paraId="18223197" w14:textId="77777777" w:rsidR="00DE29AC" w:rsidRPr="001E5917" w:rsidRDefault="00FF22E1" w:rsidP="001E5917">
      <w:pPr>
        <w:pStyle w:val="Bibliography"/>
        <w:spacing w:line="276" w:lineRule="auto"/>
        <w:ind w:left="567" w:hanging="567"/>
        <w:jc w:val="both"/>
        <w:rPr>
          <w:rFonts w:ascii="Calisto MT" w:hAnsi="Calisto MT" w:cs="Times New Roman"/>
        </w:rPr>
      </w:pPr>
      <w:r w:rsidRPr="001E5917">
        <w:rPr>
          <w:rFonts w:ascii="Calisto MT" w:hAnsi="Calisto MT" w:cs="Times New Roman"/>
        </w:rPr>
        <w:t>A</w:t>
      </w:r>
      <w:r w:rsidR="00DE29AC" w:rsidRPr="001E5917">
        <w:rPr>
          <w:rFonts w:ascii="Calisto MT" w:hAnsi="Calisto MT" w:cs="Times New Roman"/>
        </w:rPr>
        <w:t xml:space="preserve">ntaranews.com. (2021, Mei 24). </w:t>
      </w:r>
      <w:r w:rsidR="00DE29AC" w:rsidRPr="001E5917">
        <w:rPr>
          <w:rFonts w:ascii="Calisto MT" w:hAnsi="Calisto MT" w:cs="Times New Roman"/>
          <w:i/>
          <w:iCs/>
        </w:rPr>
        <w:t>Melihat peran BUMDes di tengah pandemi COVID-19</w:t>
      </w:r>
      <w:r w:rsidR="00DE29AC" w:rsidRPr="001E5917">
        <w:rPr>
          <w:rFonts w:ascii="Calisto MT" w:hAnsi="Calisto MT" w:cs="Times New Roman"/>
        </w:rPr>
        <w:t>. Antara News. https://www.antaranews.com/berita/2173642/melihat-peran-bumdes-di-tengah-pandemi-covid-19</w:t>
      </w:r>
    </w:p>
    <w:p w14:paraId="72D5199D" w14:textId="77777777" w:rsidR="00DE29AC" w:rsidRPr="001E5917" w:rsidRDefault="00DE29AC" w:rsidP="001E5917">
      <w:pPr>
        <w:pStyle w:val="Bibliography"/>
        <w:spacing w:line="276" w:lineRule="auto"/>
        <w:ind w:left="567" w:hanging="567"/>
        <w:jc w:val="both"/>
        <w:rPr>
          <w:rFonts w:ascii="Calisto MT" w:hAnsi="Calisto MT" w:cs="Times New Roman"/>
        </w:rPr>
      </w:pPr>
      <w:r w:rsidRPr="001E5917">
        <w:rPr>
          <w:rFonts w:ascii="Calisto MT" w:hAnsi="Calisto MT" w:cs="Times New Roman"/>
        </w:rPr>
        <w:t xml:space="preserve">Brandao, C. (2015). Qualitative Data Analysis with NVivo,by P. Bazeley and K. Jackson, Qualitative Research in Psychology. </w:t>
      </w:r>
      <w:r w:rsidRPr="001E5917">
        <w:rPr>
          <w:rFonts w:ascii="Calisto MT" w:hAnsi="Calisto MT" w:cs="Times New Roman"/>
          <w:i/>
          <w:iCs/>
        </w:rPr>
        <w:t>Routledge</w:t>
      </w:r>
      <w:r w:rsidRPr="001E5917">
        <w:rPr>
          <w:rFonts w:ascii="Calisto MT" w:hAnsi="Calisto MT" w:cs="Times New Roman"/>
        </w:rPr>
        <w:t xml:space="preserve">, </w:t>
      </w:r>
      <w:r w:rsidRPr="001E5917">
        <w:rPr>
          <w:rFonts w:ascii="Calisto MT" w:hAnsi="Calisto MT" w:cs="Times New Roman"/>
          <w:i/>
          <w:iCs/>
        </w:rPr>
        <w:t>00</w:t>
      </w:r>
      <w:r w:rsidRPr="001E5917">
        <w:rPr>
          <w:rFonts w:ascii="Calisto MT" w:hAnsi="Calisto MT" w:cs="Times New Roman"/>
        </w:rPr>
        <w:t>, 1–3.</w:t>
      </w:r>
    </w:p>
    <w:p w14:paraId="7444845F" w14:textId="77777777" w:rsidR="00DE29AC" w:rsidRPr="001E5917" w:rsidRDefault="00DE29AC" w:rsidP="001E5917">
      <w:pPr>
        <w:pStyle w:val="Bibliography"/>
        <w:spacing w:line="276" w:lineRule="auto"/>
        <w:ind w:left="567" w:hanging="567"/>
        <w:jc w:val="both"/>
        <w:rPr>
          <w:rFonts w:ascii="Calisto MT" w:hAnsi="Calisto MT" w:cs="Times New Roman"/>
        </w:rPr>
      </w:pPr>
      <w:r w:rsidRPr="001E5917">
        <w:rPr>
          <w:rFonts w:ascii="Calisto MT" w:hAnsi="Calisto MT" w:cs="Times New Roman"/>
        </w:rPr>
        <w:t xml:space="preserve">Drucker, P., F. (2021). </w:t>
      </w:r>
      <w:r w:rsidRPr="001E5917">
        <w:rPr>
          <w:rFonts w:ascii="Calisto MT" w:hAnsi="Calisto MT" w:cs="Times New Roman"/>
          <w:i/>
          <w:iCs/>
        </w:rPr>
        <w:t>Inovasi dan Kewiraswastaan</w:t>
      </w:r>
      <w:r w:rsidRPr="001E5917">
        <w:rPr>
          <w:rFonts w:ascii="Calisto MT" w:hAnsi="Calisto MT" w:cs="Times New Roman"/>
        </w:rPr>
        <w:t>. Erlangga.</w:t>
      </w:r>
    </w:p>
    <w:p w14:paraId="03971B24" w14:textId="77777777" w:rsidR="00DE29AC" w:rsidRPr="001E5917" w:rsidRDefault="00DE29AC" w:rsidP="001E5917">
      <w:pPr>
        <w:pStyle w:val="Bibliography"/>
        <w:spacing w:line="276" w:lineRule="auto"/>
        <w:ind w:left="567" w:hanging="567"/>
        <w:jc w:val="both"/>
        <w:rPr>
          <w:rFonts w:ascii="Calisto MT" w:hAnsi="Calisto MT" w:cs="Times New Roman"/>
        </w:rPr>
      </w:pPr>
      <w:r w:rsidRPr="001E5917">
        <w:rPr>
          <w:rFonts w:ascii="Calisto MT" w:hAnsi="Calisto MT" w:cs="Times New Roman"/>
        </w:rPr>
        <w:t xml:space="preserve">Indonesiabaik.id. (2021). </w:t>
      </w:r>
      <w:r w:rsidRPr="001E5917">
        <w:rPr>
          <w:rFonts w:ascii="Calisto MT" w:hAnsi="Calisto MT" w:cs="Times New Roman"/>
          <w:i/>
          <w:iCs/>
        </w:rPr>
        <w:t>BUMDes Menggerakan Ekonomi Desa | Indonesia Baik</w:t>
      </w:r>
      <w:r w:rsidRPr="001E5917">
        <w:rPr>
          <w:rFonts w:ascii="Calisto MT" w:hAnsi="Calisto MT" w:cs="Times New Roman"/>
        </w:rPr>
        <w:t>. https://indonesiabaik.id/infografis/bumdes-menggerakan-ekonomi-desa</w:t>
      </w:r>
    </w:p>
    <w:p w14:paraId="56F8D379" w14:textId="77777777" w:rsidR="00DE29AC" w:rsidRPr="001E5917" w:rsidRDefault="00DE29AC" w:rsidP="001E5917">
      <w:pPr>
        <w:pStyle w:val="Bibliography"/>
        <w:spacing w:line="276" w:lineRule="auto"/>
        <w:ind w:left="567" w:hanging="567"/>
        <w:jc w:val="both"/>
        <w:rPr>
          <w:rFonts w:ascii="Calisto MT" w:hAnsi="Calisto MT" w:cs="Times New Roman"/>
        </w:rPr>
      </w:pPr>
      <w:r w:rsidRPr="001E5917">
        <w:rPr>
          <w:rFonts w:ascii="Calisto MT" w:hAnsi="Calisto MT" w:cs="Times New Roman"/>
        </w:rPr>
        <w:t xml:space="preserve">Irdansyah, &amp; Meiyani, E. (2018). </w:t>
      </w:r>
      <w:r w:rsidR="00FF22E1" w:rsidRPr="001E5917">
        <w:rPr>
          <w:rFonts w:ascii="Calisto MT" w:hAnsi="Calisto MT" w:cs="Times New Roman"/>
        </w:rPr>
        <w:t>Rekonstruksi Sosial Ekonomi (Studi Bumdes Sebagai Pemberdayaan Masyarakat Nelayan Desa Sangiang Kabupaten Bima</w:t>
      </w:r>
      <w:r w:rsidRPr="001E5917">
        <w:rPr>
          <w:rFonts w:ascii="Calisto MT" w:hAnsi="Calisto MT" w:cs="Times New Roman"/>
        </w:rPr>
        <w:t xml:space="preserve">. </w:t>
      </w:r>
      <w:r w:rsidRPr="001E5917">
        <w:rPr>
          <w:rFonts w:ascii="Calisto MT" w:hAnsi="Calisto MT" w:cs="Times New Roman"/>
          <w:i/>
          <w:iCs/>
        </w:rPr>
        <w:t>Jurnal Sosiologi Pendidikan</w:t>
      </w:r>
      <w:r w:rsidRPr="001E5917">
        <w:rPr>
          <w:rFonts w:ascii="Calisto MT" w:hAnsi="Calisto MT" w:cs="Times New Roman"/>
        </w:rPr>
        <w:t xml:space="preserve">, </w:t>
      </w:r>
      <w:r w:rsidRPr="001E5917">
        <w:rPr>
          <w:rFonts w:ascii="Calisto MT" w:hAnsi="Calisto MT" w:cs="Times New Roman"/>
          <w:i/>
          <w:iCs/>
        </w:rPr>
        <w:t>VI</w:t>
      </w:r>
      <w:r w:rsidRPr="001E5917">
        <w:rPr>
          <w:rFonts w:ascii="Calisto MT" w:hAnsi="Calisto MT" w:cs="Times New Roman"/>
        </w:rPr>
        <w:t>(2).</w:t>
      </w:r>
    </w:p>
    <w:p w14:paraId="22D5A6EB" w14:textId="77777777" w:rsidR="00DE29AC" w:rsidRPr="001E5917" w:rsidRDefault="00DE29AC" w:rsidP="001E5917">
      <w:pPr>
        <w:pStyle w:val="Bibliography"/>
        <w:spacing w:line="276" w:lineRule="auto"/>
        <w:ind w:left="567" w:hanging="567"/>
        <w:jc w:val="both"/>
        <w:rPr>
          <w:rFonts w:ascii="Calisto MT" w:hAnsi="Calisto MT" w:cs="Times New Roman"/>
        </w:rPr>
      </w:pPr>
      <w:r w:rsidRPr="001E5917">
        <w:rPr>
          <w:rFonts w:ascii="Calisto MT" w:hAnsi="Calisto MT" w:cs="Times New Roman"/>
        </w:rPr>
        <w:t xml:space="preserve">Kamaroesid, H. (2016). </w:t>
      </w:r>
      <w:r w:rsidRPr="001E5917">
        <w:rPr>
          <w:rFonts w:ascii="Calisto MT" w:hAnsi="Calisto MT" w:cs="Times New Roman"/>
          <w:i/>
          <w:iCs/>
        </w:rPr>
        <w:t>Tata cara pendirian dan pengelolaan badan usaha milik desa</w:t>
      </w:r>
      <w:r w:rsidRPr="001E5917">
        <w:rPr>
          <w:rFonts w:ascii="Calisto MT" w:hAnsi="Calisto MT" w:cs="Times New Roman"/>
        </w:rPr>
        <w:t xml:space="preserve"> (Pertama). Mitra Wacana Media.</w:t>
      </w:r>
    </w:p>
    <w:p w14:paraId="797156AA" w14:textId="77777777" w:rsidR="00DE29AC" w:rsidRPr="001E5917" w:rsidRDefault="00DE29AC" w:rsidP="001E5917">
      <w:pPr>
        <w:pStyle w:val="Bibliography"/>
        <w:spacing w:line="276" w:lineRule="auto"/>
        <w:ind w:left="567" w:hanging="567"/>
        <w:jc w:val="both"/>
        <w:rPr>
          <w:rFonts w:ascii="Calisto MT" w:hAnsi="Calisto MT" w:cs="Times New Roman"/>
        </w:rPr>
      </w:pPr>
      <w:r w:rsidRPr="001E5917">
        <w:rPr>
          <w:rFonts w:ascii="Calisto MT" w:hAnsi="Calisto MT" w:cs="Times New Roman"/>
        </w:rPr>
        <w:t xml:space="preserve">Nursetiawan, I. (2017). Strategi Pengembangan Desa Mandiri Melalui Inovasi Bumdes. </w:t>
      </w:r>
      <w:r w:rsidRPr="001E5917">
        <w:rPr>
          <w:rFonts w:ascii="Calisto MT" w:hAnsi="Calisto MT" w:cs="Times New Roman"/>
          <w:i/>
          <w:iCs/>
        </w:rPr>
        <w:t>Moderat: Jrnal Ilmiah Ilmu Pemerintahan</w:t>
      </w:r>
      <w:r w:rsidRPr="001E5917">
        <w:rPr>
          <w:rFonts w:ascii="Calisto MT" w:hAnsi="Calisto MT" w:cs="Times New Roman"/>
        </w:rPr>
        <w:t xml:space="preserve">, </w:t>
      </w:r>
      <w:r w:rsidRPr="001E5917">
        <w:rPr>
          <w:rFonts w:ascii="Calisto MT" w:hAnsi="Calisto MT" w:cs="Times New Roman"/>
          <w:i/>
          <w:iCs/>
        </w:rPr>
        <w:t>4</w:t>
      </w:r>
      <w:r w:rsidRPr="001E5917">
        <w:rPr>
          <w:rFonts w:ascii="Calisto MT" w:hAnsi="Calisto MT" w:cs="Times New Roman"/>
        </w:rPr>
        <w:t>(2).</w:t>
      </w:r>
    </w:p>
    <w:p w14:paraId="0C16BB09" w14:textId="77777777" w:rsidR="00DE29AC" w:rsidRPr="001E5917" w:rsidRDefault="00DE29AC" w:rsidP="001E5917">
      <w:pPr>
        <w:pStyle w:val="Bibliography"/>
        <w:spacing w:line="276" w:lineRule="auto"/>
        <w:ind w:left="567" w:hanging="567"/>
        <w:jc w:val="both"/>
        <w:rPr>
          <w:rFonts w:ascii="Calisto MT" w:hAnsi="Calisto MT" w:cs="Times New Roman"/>
        </w:rPr>
      </w:pPr>
      <w:r w:rsidRPr="001E5917">
        <w:rPr>
          <w:rFonts w:ascii="Calisto MT" w:hAnsi="Calisto MT" w:cs="Times New Roman"/>
        </w:rPr>
        <w:t xml:space="preserve">Pratiwi, M. B., &amp; Novianty, I. (2020). Strategi Bertahan Badan Usaha Milik Desa (BUMDes) dalam Pandemi COVID-19 pada Desa Cibodas Kecamatan Lembang Kabupaten Bandung Barat. </w:t>
      </w:r>
      <w:r w:rsidRPr="001E5917">
        <w:rPr>
          <w:rFonts w:ascii="Calisto MT" w:hAnsi="Calisto MT" w:cs="Times New Roman"/>
          <w:i/>
          <w:iCs/>
        </w:rPr>
        <w:t>Prosiding The 11th Industrial Research Workshop and National Seminar</w:t>
      </w:r>
      <w:r w:rsidRPr="001E5917">
        <w:rPr>
          <w:rFonts w:ascii="Calisto MT" w:hAnsi="Calisto MT" w:cs="Times New Roman"/>
        </w:rPr>
        <w:t>, 7.</w:t>
      </w:r>
    </w:p>
    <w:p w14:paraId="5F1204BC" w14:textId="77777777" w:rsidR="00DE29AC" w:rsidRPr="001E5917" w:rsidRDefault="00DE29AC" w:rsidP="001E5917">
      <w:pPr>
        <w:pStyle w:val="Bibliography"/>
        <w:spacing w:line="276" w:lineRule="auto"/>
        <w:ind w:left="567" w:hanging="567"/>
        <w:jc w:val="both"/>
        <w:rPr>
          <w:rFonts w:ascii="Calisto MT" w:hAnsi="Calisto MT" w:cs="Times New Roman"/>
        </w:rPr>
      </w:pPr>
      <w:r w:rsidRPr="001E5917">
        <w:rPr>
          <w:rFonts w:ascii="Calisto MT" w:hAnsi="Calisto MT" w:cs="Times New Roman"/>
        </w:rPr>
        <w:t xml:space="preserve">Pusat studi perdesaan dan kawasan ugm. (2020). </w:t>
      </w:r>
      <w:r w:rsidRPr="001E5917">
        <w:rPr>
          <w:rFonts w:ascii="Calisto MT" w:hAnsi="Calisto MT" w:cs="Times New Roman"/>
          <w:i/>
          <w:iCs/>
        </w:rPr>
        <w:t>BUMDes dan Pengembangan Ekonomi Lokal Pada Masa Pendemi COVID-19</w:t>
      </w:r>
      <w:r w:rsidRPr="001E5917">
        <w:rPr>
          <w:rFonts w:ascii="Calisto MT" w:hAnsi="Calisto MT" w:cs="Times New Roman"/>
        </w:rPr>
        <w:t>. https://pspk.ugm.ac.id/bumdes-dan-pengembangan-ekonomi-lokal-pada-masa-pendemi-covid-19/</w:t>
      </w:r>
    </w:p>
    <w:p w14:paraId="514C908A" w14:textId="77777777" w:rsidR="00DE29AC" w:rsidRPr="001E5917" w:rsidRDefault="00DE29AC" w:rsidP="001E5917">
      <w:pPr>
        <w:pStyle w:val="Bibliography"/>
        <w:spacing w:line="276" w:lineRule="auto"/>
        <w:ind w:left="567" w:hanging="567"/>
        <w:jc w:val="both"/>
        <w:rPr>
          <w:rFonts w:ascii="Calisto MT" w:hAnsi="Calisto MT" w:cs="Times New Roman"/>
        </w:rPr>
      </w:pPr>
      <w:r w:rsidRPr="001E5917">
        <w:rPr>
          <w:rFonts w:ascii="Calisto MT" w:hAnsi="Calisto MT" w:cs="Times New Roman"/>
        </w:rPr>
        <w:t>Ramadana, C. B., &amp; Ribawanto, H. (2013).</w:t>
      </w:r>
      <w:r w:rsidR="00FF22E1" w:rsidRPr="001E5917">
        <w:rPr>
          <w:rFonts w:ascii="Calisto MT" w:hAnsi="Calisto MT" w:cs="Times New Roman"/>
        </w:rPr>
        <w:t xml:space="preserve"> </w:t>
      </w:r>
      <w:r w:rsidR="00FF22E1" w:rsidRPr="001E5917">
        <w:rPr>
          <w:rFonts w:ascii="Calisto MT" w:hAnsi="Calisto MT" w:cs="Times New Roman"/>
          <w:i/>
          <w:iCs/>
        </w:rPr>
        <w:t xml:space="preserve">Keberadaan Badan Usaha Milik Desa (Bumdes) Sebagai Penguatan Ekonomi Desa </w:t>
      </w:r>
      <w:r w:rsidRPr="001E5917">
        <w:rPr>
          <w:rFonts w:ascii="Calisto MT" w:hAnsi="Calisto MT" w:cs="Times New Roman"/>
          <w:i/>
          <w:iCs/>
        </w:rPr>
        <w:t>(Studi di Desa Landungsari, Kecamatan Dau, Kabupaten Malang)</w:t>
      </w:r>
      <w:r w:rsidRPr="001E5917">
        <w:rPr>
          <w:rFonts w:ascii="Calisto MT" w:hAnsi="Calisto MT" w:cs="Times New Roman"/>
        </w:rPr>
        <w:t xml:space="preserve">. </w:t>
      </w:r>
      <w:r w:rsidRPr="001E5917">
        <w:rPr>
          <w:rFonts w:ascii="Calisto MT" w:hAnsi="Calisto MT" w:cs="Times New Roman"/>
          <w:i/>
          <w:iCs/>
        </w:rPr>
        <w:t>1</w:t>
      </w:r>
      <w:r w:rsidRPr="001E5917">
        <w:rPr>
          <w:rFonts w:ascii="Calisto MT" w:hAnsi="Calisto MT" w:cs="Times New Roman"/>
        </w:rPr>
        <w:t>(6).</w:t>
      </w:r>
    </w:p>
    <w:p w14:paraId="0151DBB9" w14:textId="77777777" w:rsidR="00DE29AC" w:rsidRPr="001E5917" w:rsidRDefault="00DE29AC" w:rsidP="001E5917">
      <w:pPr>
        <w:pStyle w:val="Bibliography"/>
        <w:spacing w:line="276" w:lineRule="auto"/>
        <w:ind w:left="567" w:hanging="567"/>
        <w:jc w:val="both"/>
        <w:rPr>
          <w:rFonts w:ascii="Calisto MT" w:hAnsi="Calisto MT" w:cs="Times New Roman"/>
        </w:rPr>
      </w:pPr>
      <w:r w:rsidRPr="001E5917">
        <w:rPr>
          <w:rFonts w:ascii="Calisto MT" w:hAnsi="Calisto MT" w:cs="Times New Roman"/>
        </w:rPr>
        <w:lastRenderedPageBreak/>
        <w:t xml:space="preserve">Republika.co.id. (2020, April 21). </w:t>
      </w:r>
      <w:r w:rsidRPr="001E5917">
        <w:rPr>
          <w:rFonts w:ascii="Calisto MT" w:hAnsi="Calisto MT" w:cs="Times New Roman"/>
          <w:i/>
          <w:iCs/>
        </w:rPr>
        <w:t>Eksistensi BUM Desa Selama Pandemi Covid-19</w:t>
      </w:r>
      <w:r w:rsidRPr="001E5917">
        <w:rPr>
          <w:rFonts w:ascii="Calisto MT" w:hAnsi="Calisto MT" w:cs="Times New Roman"/>
        </w:rPr>
        <w:t>. Republika Online. https://republika.co.id/share/q938jo282</w:t>
      </w:r>
    </w:p>
    <w:p w14:paraId="3C66F6AA" w14:textId="77777777" w:rsidR="00DE29AC" w:rsidRPr="001E5917" w:rsidRDefault="00DE29AC" w:rsidP="001E5917">
      <w:pPr>
        <w:pStyle w:val="Bibliography"/>
        <w:spacing w:line="276" w:lineRule="auto"/>
        <w:ind w:left="567" w:hanging="567"/>
        <w:jc w:val="both"/>
        <w:rPr>
          <w:rFonts w:ascii="Calisto MT" w:hAnsi="Calisto MT" w:cs="Times New Roman"/>
        </w:rPr>
      </w:pPr>
      <w:r w:rsidRPr="001E5917">
        <w:rPr>
          <w:rFonts w:ascii="Calisto MT" w:hAnsi="Calisto MT" w:cs="Times New Roman"/>
        </w:rPr>
        <w:t xml:space="preserve">Triyo, E., Haryono, &amp; Irwantoro. (2020). Strategi Inovasi Badan Usaha Milik Desa (BUMDes) dalam Meningkatkan Potensi dan Kesejahteraan Ekonomi Masyarakat Desa (Studi pada BUMDes Mandiri, Desa Morobakung, Kecamatan Manyar, Kabupaten Gresik). </w:t>
      </w:r>
      <w:r w:rsidRPr="001E5917">
        <w:rPr>
          <w:rFonts w:ascii="Calisto MT" w:hAnsi="Calisto MT" w:cs="Times New Roman"/>
          <w:i/>
          <w:iCs/>
        </w:rPr>
        <w:t>Jurnal Litbang Kebijakan</w:t>
      </w:r>
      <w:r w:rsidRPr="001E5917">
        <w:rPr>
          <w:rFonts w:ascii="Calisto MT" w:hAnsi="Calisto MT" w:cs="Times New Roman"/>
        </w:rPr>
        <w:t xml:space="preserve">, </w:t>
      </w:r>
      <w:r w:rsidRPr="001E5917">
        <w:rPr>
          <w:rFonts w:ascii="Calisto MT" w:hAnsi="Calisto MT" w:cs="Times New Roman"/>
          <w:i/>
          <w:iCs/>
        </w:rPr>
        <w:t>14</w:t>
      </w:r>
      <w:r w:rsidRPr="001E5917">
        <w:rPr>
          <w:rFonts w:ascii="Calisto MT" w:hAnsi="Calisto MT" w:cs="Times New Roman"/>
        </w:rPr>
        <w:t>.</w:t>
      </w:r>
    </w:p>
    <w:p w14:paraId="5511A2E9" w14:textId="77777777" w:rsidR="00DE29AC" w:rsidRPr="001E5917" w:rsidRDefault="00DE29AC" w:rsidP="001E5917">
      <w:pPr>
        <w:pStyle w:val="Bibliography"/>
        <w:spacing w:line="276" w:lineRule="auto"/>
        <w:ind w:left="567" w:hanging="567"/>
        <w:jc w:val="both"/>
        <w:rPr>
          <w:rFonts w:ascii="Calisto MT" w:hAnsi="Calisto MT" w:cs="Times New Roman"/>
        </w:rPr>
      </w:pPr>
      <w:r w:rsidRPr="001E5917">
        <w:rPr>
          <w:rFonts w:ascii="Calisto MT" w:hAnsi="Calisto MT" w:cs="Times New Roman"/>
        </w:rPr>
        <w:t xml:space="preserve">Wijaya, D. (2018). </w:t>
      </w:r>
      <w:r w:rsidRPr="001E5917">
        <w:rPr>
          <w:rFonts w:ascii="Calisto MT" w:hAnsi="Calisto MT" w:cs="Times New Roman"/>
          <w:i/>
          <w:iCs/>
        </w:rPr>
        <w:t>Badan Usaha Milik Desa</w:t>
      </w:r>
      <w:r w:rsidRPr="001E5917">
        <w:rPr>
          <w:rFonts w:ascii="Calisto MT" w:hAnsi="Calisto MT" w:cs="Times New Roman"/>
        </w:rPr>
        <w:t>. Gava Media.</w:t>
      </w:r>
    </w:p>
    <w:p w14:paraId="20A3B111" w14:textId="77777777" w:rsidR="0023512B" w:rsidRPr="00716DA1" w:rsidRDefault="00DE29AC" w:rsidP="001E5917">
      <w:pPr>
        <w:pStyle w:val="Bibliography"/>
        <w:spacing w:line="276" w:lineRule="auto"/>
        <w:ind w:left="567" w:hanging="567"/>
        <w:jc w:val="both"/>
        <w:rPr>
          <w:rFonts w:ascii="Calisto MT" w:hAnsi="Calisto MT" w:cstheme="majorBidi"/>
          <w:color w:val="191919"/>
        </w:rPr>
      </w:pPr>
      <w:r w:rsidRPr="001E5917">
        <w:rPr>
          <w:rFonts w:ascii="Calisto MT" w:hAnsi="Calisto MT" w:cs="Times New Roman"/>
        </w:rPr>
        <w:t xml:space="preserve">Wojongan, A. V. E. (2021). </w:t>
      </w:r>
      <w:r w:rsidR="00FF22E1" w:rsidRPr="001E5917">
        <w:rPr>
          <w:rFonts w:ascii="Calisto MT" w:hAnsi="Calisto MT" w:cs="Times New Roman"/>
        </w:rPr>
        <w:t xml:space="preserve">Pengelolaan Badan Usaha Milik Desa </w:t>
      </w:r>
      <w:r w:rsidRPr="001E5917">
        <w:rPr>
          <w:rFonts w:ascii="Calisto MT" w:hAnsi="Calisto MT" w:cs="Times New Roman"/>
        </w:rPr>
        <w:t xml:space="preserve">(BUMDes) </w:t>
      </w:r>
      <w:r w:rsidR="00FF22E1" w:rsidRPr="001E5917">
        <w:rPr>
          <w:rFonts w:ascii="Calisto MT" w:hAnsi="Calisto MT" w:cs="Times New Roman"/>
        </w:rPr>
        <w:t>Ditengah Pandemi Covid</w:t>
      </w:r>
      <w:r w:rsidRPr="001E5917">
        <w:rPr>
          <w:rFonts w:ascii="Calisto MT" w:hAnsi="Calisto MT" w:cs="Times New Roman"/>
        </w:rPr>
        <w:t xml:space="preserve"> 19 (Studi di Desa Wiau Kecamatan Posumaen Kabupaten Minahasa Tenggara). </w:t>
      </w:r>
      <w:r w:rsidRPr="001E5917">
        <w:rPr>
          <w:rFonts w:ascii="Calisto MT" w:hAnsi="Calisto MT" w:cs="Times New Roman"/>
          <w:i/>
          <w:iCs/>
        </w:rPr>
        <w:t>JURNAL POLITICO</w:t>
      </w:r>
      <w:r w:rsidRPr="001E5917">
        <w:rPr>
          <w:rFonts w:ascii="Calisto MT" w:hAnsi="Calisto MT" w:cs="Times New Roman"/>
        </w:rPr>
        <w:t xml:space="preserve">, </w:t>
      </w:r>
      <w:r w:rsidRPr="001E5917">
        <w:rPr>
          <w:rFonts w:ascii="Calisto MT" w:hAnsi="Calisto MT" w:cs="Times New Roman"/>
          <w:i/>
          <w:iCs/>
        </w:rPr>
        <w:t>10</w:t>
      </w:r>
      <w:r w:rsidRPr="001E5917">
        <w:rPr>
          <w:rFonts w:ascii="Calisto MT" w:hAnsi="Calisto MT" w:cs="Times New Roman"/>
        </w:rPr>
        <w:t>(4), 24.</w:t>
      </w:r>
      <w:r w:rsidR="007C579D" w:rsidRPr="001E5917">
        <w:rPr>
          <w:rFonts w:ascii="Calisto MT" w:hAnsi="Calisto MT" w:cstheme="majorBidi"/>
          <w:color w:val="191919"/>
        </w:rPr>
        <w:fldChar w:fldCharType="end"/>
      </w:r>
    </w:p>
    <w:sectPr w:rsidR="0023512B" w:rsidRPr="00716DA1" w:rsidSect="00716DA1">
      <w:type w:val="continuous"/>
      <w:pgSz w:w="12240" w:h="15840"/>
      <w:pgMar w:top="2275" w:right="1699" w:bottom="1699"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42CB5C" w14:textId="77777777" w:rsidR="00F458AF" w:rsidRDefault="00F458AF">
      <w:pPr>
        <w:spacing w:line="240" w:lineRule="auto"/>
      </w:pPr>
      <w:r>
        <w:separator/>
      </w:r>
    </w:p>
  </w:endnote>
  <w:endnote w:type="continuationSeparator" w:id="0">
    <w:p w14:paraId="7F8E52C6" w14:textId="77777777" w:rsidR="00F458AF" w:rsidRDefault="00F458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28CFC7" w14:textId="77777777" w:rsidR="00F458AF" w:rsidRDefault="00F458AF">
      <w:pPr>
        <w:spacing w:after="0" w:line="240" w:lineRule="auto"/>
      </w:pPr>
      <w:r>
        <w:separator/>
      </w:r>
    </w:p>
  </w:footnote>
  <w:footnote w:type="continuationSeparator" w:id="0">
    <w:p w14:paraId="504D4FBE" w14:textId="77777777" w:rsidR="00F458AF" w:rsidRDefault="00F458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D2847EA"/>
    <w:multiLevelType w:val="hybridMultilevel"/>
    <w:tmpl w:val="57E8E9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14D7"/>
    <w:rsid w:val="00007EC7"/>
    <w:rsid w:val="00022236"/>
    <w:rsid w:val="000527B5"/>
    <w:rsid w:val="00072714"/>
    <w:rsid w:val="000B1DD7"/>
    <w:rsid w:val="000B6906"/>
    <w:rsid w:val="000C1757"/>
    <w:rsid w:val="000C7FBA"/>
    <w:rsid w:val="000D7F01"/>
    <w:rsid w:val="000E332D"/>
    <w:rsid w:val="0016573D"/>
    <w:rsid w:val="00174909"/>
    <w:rsid w:val="001A34DF"/>
    <w:rsid w:val="001E5917"/>
    <w:rsid w:val="001F67E6"/>
    <w:rsid w:val="002252DA"/>
    <w:rsid w:val="0022769E"/>
    <w:rsid w:val="0023512B"/>
    <w:rsid w:val="00235FB4"/>
    <w:rsid w:val="002471C5"/>
    <w:rsid w:val="00253425"/>
    <w:rsid w:val="0028294E"/>
    <w:rsid w:val="002902C9"/>
    <w:rsid w:val="002B20A6"/>
    <w:rsid w:val="002D4E34"/>
    <w:rsid w:val="002F3255"/>
    <w:rsid w:val="002F59A5"/>
    <w:rsid w:val="00305D2D"/>
    <w:rsid w:val="0035656F"/>
    <w:rsid w:val="00363D4B"/>
    <w:rsid w:val="00385302"/>
    <w:rsid w:val="003A1DC4"/>
    <w:rsid w:val="003E1623"/>
    <w:rsid w:val="00406583"/>
    <w:rsid w:val="0041572C"/>
    <w:rsid w:val="0042699B"/>
    <w:rsid w:val="0043500F"/>
    <w:rsid w:val="00453C57"/>
    <w:rsid w:val="0046183E"/>
    <w:rsid w:val="00476AE2"/>
    <w:rsid w:val="004A0EFD"/>
    <w:rsid w:val="004A2C00"/>
    <w:rsid w:val="004B02AC"/>
    <w:rsid w:val="004B2CA0"/>
    <w:rsid w:val="004C3EB0"/>
    <w:rsid w:val="004D03A0"/>
    <w:rsid w:val="004E332B"/>
    <w:rsid w:val="00532EEC"/>
    <w:rsid w:val="00546D4A"/>
    <w:rsid w:val="00550E01"/>
    <w:rsid w:val="005D464C"/>
    <w:rsid w:val="005D5579"/>
    <w:rsid w:val="00601418"/>
    <w:rsid w:val="0060598B"/>
    <w:rsid w:val="0063245F"/>
    <w:rsid w:val="00644ED6"/>
    <w:rsid w:val="00655244"/>
    <w:rsid w:val="00662C41"/>
    <w:rsid w:val="00686416"/>
    <w:rsid w:val="006A4C59"/>
    <w:rsid w:val="006C5D0F"/>
    <w:rsid w:val="006D34B7"/>
    <w:rsid w:val="006F1243"/>
    <w:rsid w:val="0070442C"/>
    <w:rsid w:val="00716DA1"/>
    <w:rsid w:val="007226F0"/>
    <w:rsid w:val="00770721"/>
    <w:rsid w:val="0079367F"/>
    <w:rsid w:val="007C579D"/>
    <w:rsid w:val="007D08C7"/>
    <w:rsid w:val="007E6102"/>
    <w:rsid w:val="00811D91"/>
    <w:rsid w:val="00827552"/>
    <w:rsid w:val="00857A67"/>
    <w:rsid w:val="00871D58"/>
    <w:rsid w:val="00873659"/>
    <w:rsid w:val="008A48CA"/>
    <w:rsid w:val="008B14D7"/>
    <w:rsid w:val="008C4262"/>
    <w:rsid w:val="008C6670"/>
    <w:rsid w:val="008E04ED"/>
    <w:rsid w:val="009114D2"/>
    <w:rsid w:val="0095011C"/>
    <w:rsid w:val="00954C69"/>
    <w:rsid w:val="00993623"/>
    <w:rsid w:val="009A13BA"/>
    <w:rsid w:val="009D55E7"/>
    <w:rsid w:val="009E20C0"/>
    <w:rsid w:val="009F663B"/>
    <w:rsid w:val="00A03C86"/>
    <w:rsid w:val="00A14281"/>
    <w:rsid w:val="00A14D2C"/>
    <w:rsid w:val="00A27B44"/>
    <w:rsid w:val="00A313CE"/>
    <w:rsid w:val="00A51888"/>
    <w:rsid w:val="00A66DA8"/>
    <w:rsid w:val="00A67462"/>
    <w:rsid w:val="00A82F45"/>
    <w:rsid w:val="00A833E9"/>
    <w:rsid w:val="00AC5539"/>
    <w:rsid w:val="00AE7736"/>
    <w:rsid w:val="00AF3E7A"/>
    <w:rsid w:val="00B014E5"/>
    <w:rsid w:val="00B02EB2"/>
    <w:rsid w:val="00B05C33"/>
    <w:rsid w:val="00B1326E"/>
    <w:rsid w:val="00B30FEA"/>
    <w:rsid w:val="00B32C44"/>
    <w:rsid w:val="00B3667E"/>
    <w:rsid w:val="00B72734"/>
    <w:rsid w:val="00B72E5D"/>
    <w:rsid w:val="00BF0846"/>
    <w:rsid w:val="00BF2C73"/>
    <w:rsid w:val="00C006AA"/>
    <w:rsid w:val="00C03E59"/>
    <w:rsid w:val="00C21C19"/>
    <w:rsid w:val="00C24D0C"/>
    <w:rsid w:val="00C55CD3"/>
    <w:rsid w:val="00CA6FB7"/>
    <w:rsid w:val="00CA71EA"/>
    <w:rsid w:val="00CF3201"/>
    <w:rsid w:val="00D145A5"/>
    <w:rsid w:val="00D318D3"/>
    <w:rsid w:val="00D46B00"/>
    <w:rsid w:val="00D5186B"/>
    <w:rsid w:val="00D85179"/>
    <w:rsid w:val="00DA5BC5"/>
    <w:rsid w:val="00DE29AC"/>
    <w:rsid w:val="00E07F78"/>
    <w:rsid w:val="00E152BE"/>
    <w:rsid w:val="00E22966"/>
    <w:rsid w:val="00E5647B"/>
    <w:rsid w:val="00E5679A"/>
    <w:rsid w:val="00E821D1"/>
    <w:rsid w:val="00E82A8F"/>
    <w:rsid w:val="00E915B9"/>
    <w:rsid w:val="00EB28FC"/>
    <w:rsid w:val="00F458AF"/>
    <w:rsid w:val="00F53821"/>
    <w:rsid w:val="00F56973"/>
    <w:rsid w:val="00F65853"/>
    <w:rsid w:val="00FA3E17"/>
    <w:rsid w:val="00FB393B"/>
    <w:rsid w:val="00FE483A"/>
    <w:rsid w:val="00FF1B01"/>
    <w:rsid w:val="00FF22E1"/>
    <w:rsid w:val="00FF5DB0"/>
    <w:rsid w:val="11C33359"/>
    <w:rsid w:val="15096D11"/>
    <w:rsid w:val="15FE07D8"/>
    <w:rsid w:val="261F1D24"/>
    <w:rsid w:val="332B305C"/>
    <w:rsid w:val="36D013CC"/>
    <w:rsid w:val="3D257CBE"/>
    <w:rsid w:val="449363EB"/>
    <w:rsid w:val="479B782C"/>
    <w:rsid w:val="592F4AF0"/>
    <w:rsid w:val="7F6430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0226FBA"/>
  <w15:docId w15:val="{36078E47-B665-443F-A819-5B4068B75C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3512B"/>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23512B"/>
    <w:pPr>
      <w:spacing w:after="0" w:line="240" w:lineRule="auto"/>
    </w:pPr>
    <w:rPr>
      <w:rFonts w:ascii="Tahoma" w:hAnsi="Tahoma" w:cs="Tahoma"/>
      <w:sz w:val="16"/>
      <w:szCs w:val="16"/>
    </w:rPr>
  </w:style>
  <w:style w:type="paragraph" w:styleId="BodyText">
    <w:name w:val="Body Text"/>
    <w:basedOn w:val="Normal"/>
    <w:link w:val="BodyTextChar"/>
    <w:qFormat/>
    <w:rsid w:val="0023512B"/>
    <w:pPr>
      <w:spacing w:after="0" w:line="228" w:lineRule="auto"/>
      <w:ind w:firstLine="288"/>
      <w:jc w:val="both"/>
    </w:pPr>
    <w:rPr>
      <w:rFonts w:ascii="Times New Roman" w:eastAsia="SimSun" w:hAnsi="Times New Roman" w:cs="Times New Roman"/>
      <w:spacing w:val="-1"/>
      <w:sz w:val="20"/>
      <w:szCs w:val="20"/>
    </w:rPr>
  </w:style>
  <w:style w:type="character" w:styleId="CommentReference">
    <w:name w:val="annotation reference"/>
    <w:uiPriority w:val="99"/>
    <w:semiHidden/>
    <w:unhideWhenUsed/>
    <w:qFormat/>
    <w:rsid w:val="0023512B"/>
    <w:rPr>
      <w:sz w:val="16"/>
      <w:szCs w:val="16"/>
    </w:rPr>
  </w:style>
  <w:style w:type="character" w:styleId="Emphasis">
    <w:name w:val="Emphasis"/>
    <w:basedOn w:val="DefaultParagraphFont"/>
    <w:uiPriority w:val="20"/>
    <w:qFormat/>
    <w:rsid w:val="0023512B"/>
    <w:rPr>
      <w:i/>
      <w:iCs/>
    </w:rPr>
  </w:style>
  <w:style w:type="character" w:styleId="Hyperlink">
    <w:name w:val="Hyperlink"/>
    <w:basedOn w:val="DefaultParagraphFont"/>
    <w:uiPriority w:val="99"/>
    <w:unhideWhenUsed/>
    <w:qFormat/>
    <w:rsid w:val="0023512B"/>
    <w:rPr>
      <w:color w:val="0000FF" w:themeColor="hyperlink"/>
      <w:u w:val="single"/>
    </w:rPr>
  </w:style>
  <w:style w:type="paragraph" w:styleId="NormalWeb">
    <w:name w:val="Normal (Web)"/>
    <w:basedOn w:val="Normal"/>
    <w:uiPriority w:val="99"/>
    <w:semiHidden/>
    <w:unhideWhenUsed/>
    <w:qFormat/>
    <w:rsid w:val="0023512B"/>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qFormat/>
    <w:rsid w:val="002351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rsid w:val="0023512B"/>
    <w:pPr>
      <w:autoSpaceDE w:val="0"/>
      <w:autoSpaceDN w:val="0"/>
      <w:adjustRightInd w:val="0"/>
    </w:pPr>
    <w:rPr>
      <w:rFonts w:ascii="Calibri" w:hAnsi="Calibri" w:cs="Calibri"/>
      <w:color w:val="000000"/>
      <w:sz w:val="24"/>
      <w:szCs w:val="24"/>
    </w:rPr>
  </w:style>
  <w:style w:type="paragraph" w:customStyle="1" w:styleId="Pa11">
    <w:name w:val="Pa11"/>
    <w:basedOn w:val="Default"/>
    <w:next w:val="Default"/>
    <w:uiPriority w:val="99"/>
    <w:qFormat/>
    <w:rsid w:val="0023512B"/>
    <w:pPr>
      <w:spacing w:line="241" w:lineRule="atLeast"/>
    </w:pPr>
    <w:rPr>
      <w:rFonts w:ascii="Times New Roman" w:hAnsi="Times New Roman" w:cs="Times New Roman"/>
      <w:color w:val="auto"/>
    </w:rPr>
  </w:style>
  <w:style w:type="character" w:customStyle="1" w:styleId="BodyTextChar">
    <w:name w:val="Body Text Char"/>
    <w:basedOn w:val="DefaultParagraphFont"/>
    <w:link w:val="BodyText"/>
    <w:qFormat/>
    <w:rsid w:val="0023512B"/>
    <w:rPr>
      <w:rFonts w:ascii="Times New Roman" w:eastAsia="SimSun" w:hAnsi="Times New Roman" w:cs="Times New Roman"/>
      <w:spacing w:val="-1"/>
      <w:sz w:val="20"/>
      <w:szCs w:val="20"/>
    </w:rPr>
  </w:style>
  <w:style w:type="character" w:customStyle="1" w:styleId="BalloonTextChar">
    <w:name w:val="Balloon Text Char"/>
    <w:basedOn w:val="DefaultParagraphFont"/>
    <w:link w:val="BalloonText"/>
    <w:uiPriority w:val="99"/>
    <w:semiHidden/>
    <w:qFormat/>
    <w:rsid w:val="0023512B"/>
    <w:rPr>
      <w:rFonts w:ascii="Tahoma" w:hAnsi="Tahoma" w:cs="Tahoma"/>
      <w:sz w:val="16"/>
      <w:szCs w:val="16"/>
    </w:rPr>
  </w:style>
  <w:style w:type="paragraph" w:customStyle="1" w:styleId="Bibliography1">
    <w:name w:val="Bibliography1"/>
    <w:basedOn w:val="Normal"/>
    <w:next w:val="Normal"/>
    <w:uiPriority w:val="37"/>
    <w:unhideWhenUsed/>
    <w:qFormat/>
    <w:rsid w:val="0023512B"/>
    <w:pPr>
      <w:spacing w:after="0" w:line="480" w:lineRule="auto"/>
      <w:ind w:left="720" w:hanging="720"/>
    </w:pPr>
  </w:style>
  <w:style w:type="paragraph" w:styleId="Bibliography">
    <w:name w:val="Bibliography"/>
    <w:basedOn w:val="Normal"/>
    <w:next w:val="Normal"/>
    <w:uiPriority w:val="37"/>
    <w:unhideWhenUsed/>
    <w:rsid w:val="00007EC7"/>
    <w:pPr>
      <w:spacing w:after="0" w:line="480" w:lineRule="auto"/>
      <w:ind w:left="720" w:hanging="720"/>
    </w:pPr>
  </w:style>
  <w:style w:type="character" w:styleId="UnresolvedMention">
    <w:name w:val="Unresolved Mention"/>
    <w:basedOn w:val="DefaultParagraphFont"/>
    <w:uiPriority w:val="99"/>
    <w:semiHidden/>
    <w:unhideWhenUsed/>
    <w:rsid w:val="000E33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riesdarmawan695@gmail.com" TargetMode="External"/><Relationship Id="rId18" Type="http://schemas.openxmlformats.org/officeDocument/2006/relationships/image" Target="media/image4.jpeg"/><Relationship Id="rId3" Type="http://schemas.openxmlformats.org/officeDocument/2006/relationships/numbering" Target="numbering.xml"/><Relationship Id="rId21" Type="http://schemas.openxmlformats.org/officeDocument/2006/relationships/hyperlink" Target="http://www.republika.co.id" TargetMode="External"/><Relationship Id="rId7" Type="http://schemas.openxmlformats.org/officeDocument/2006/relationships/footnotes" Target="footnotes.xml"/><Relationship Id="rId12" Type="http://schemas.openxmlformats.org/officeDocument/2006/relationships/hyperlink" Target="mailto:adiedwiyanto@gmail.com" TargetMode="External"/><Relationship Id="rId17"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yperlink" Target="http://www.antaranews.co.id,www,kompas.com,www.beritasatu.com,www.cnbcindonesia.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urhakimmsi@gmail.com"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hyperlink" Target="mailto:clubfor.six@gmail.com" TargetMode="External"/><Relationship Id="rId19" Type="http://schemas.openxmlformats.org/officeDocument/2006/relationships/hyperlink" Target="http://www.republika.co.id" TargetMode="External"/><Relationship Id="rId4" Type="http://schemas.openxmlformats.org/officeDocument/2006/relationships/styles" Target="styles.xml"/><Relationship Id="rId9" Type="http://schemas.openxmlformats.org/officeDocument/2006/relationships/hyperlink" Target="mailto:sitiqoyum8@gmail.com" TargetMode="External"/><Relationship Id="rId14" Type="http://schemas.openxmlformats.org/officeDocument/2006/relationships/hyperlink" Target="mailto:basit.umt@gmail.com" TargetMode="External"/><Relationship Id="rId22" Type="http://schemas.openxmlformats.org/officeDocument/2006/relationships/hyperlink" Target="http://www.antaranews.co.id,www,kompas.com,www.beritasatu.com,www.cnbcindonesia.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681C922-3377-4EFC-95E1-1784AD0E4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2</Pages>
  <Words>6477</Words>
  <Characters>36923</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 NB</dc:creator>
  <cp:lastModifiedBy>LP3M</cp:lastModifiedBy>
  <cp:revision>5</cp:revision>
  <dcterms:created xsi:type="dcterms:W3CDTF">2021-12-21T07:26:00Z</dcterms:created>
  <dcterms:modified xsi:type="dcterms:W3CDTF">2022-03-04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SC3yRlF"/&gt;&lt;style id="http://www.zotero.org/styles/apa" locale="id-ID" hasBibliography="1" bibliographyStyleHasBeenSet="1"/&gt;&lt;prefs&gt;&lt;pref name="fieldType" value="Field"/&gt;&lt;/prefs&gt;&lt;/data&gt;</vt:lpwstr>
  </property>
  <property fmtid="{D5CDD505-2E9C-101B-9397-08002B2CF9AE}" pid="3" name="KSOProductBuildVer">
    <vt:lpwstr>1033-11.2.0.10224</vt:lpwstr>
  </property>
</Properties>
</file>